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63CBBF5D" w:rsidR="00A11527" w:rsidRPr="00542C1B" w:rsidRDefault="00A11527" w:rsidP="00A11527">
      <w:r w:rsidRPr="00542C1B">
        <w:t xml:space="preserve">Mehmet U. Caglar, </w:t>
      </w:r>
      <w:r w:rsidR="00ED05E0" w:rsidRPr="00542C1B">
        <w:t xml:space="preserve">John R. Houser, </w:t>
      </w:r>
      <w:r w:rsidRPr="00542C1B">
        <w:t xml:space="preserve">Walter F. Lenoir, Drew Vander Wood, Dariya K. Sydykova, </w:t>
      </w:r>
      <w:r w:rsidR="00FD77EC">
        <w:t xml:space="preserve">Bart Smith, </w:t>
      </w:r>
      <w:r w:rsidR="00ED05E0" w:rsidRPr="00542C1B">
        <w:t xml:space="preserve">… </w:t>
      </w:r>
      <w:r w:rsidR="00ED05E0" w:rsidRPr="00542C1B">
        <w:rPr>
          <w:highlight w:val="yellow"/>
        </w:rPr>
        <w:t>other authors …</w:t>
      </w:r>
      <w:r w:rsidR="00ED05E0" w:rsidRPr="00542C1B">
        <w:t xml:space="preserve"> </w:t>
      </w:r>
      <w:r w:rsidRPr="00542C1B">
        <w:t xml:space="preserve">Edward M. Marcotte, </w:t>
      </w:r>
      <w:r w:rsidR="00ED05E0" w:rsidRPr="00542C1B">
        <w:t xml:space="preserve">Jeffrey E. Barrick, </w:t>
      </w:r>
      <w:r w:rsidRPr="00542C1B">
        <w:t>Claus O. Wilke</w:t>
      </w:r>
    </w:p>
    <w:p w14:paraId="21FEEA6B" w14:textId="77777777" w:rsidR="00A11527" w:rsidRDefault="00A11527" w:rsidP="00A11527"/>
    <w:p w14:paraId="1AE24159" w14:textId="3322942E" w:rsidR="007278D7" w:rsidRPr="00A11527" w:rsidRDefault="00542C1B" w:rsidP="00A11527">
      <w:r w:rsidRPr="00542C1B">
        <w:rPr>
          <w:highlight w:val="yellow"/>
        </w:rPr>
        <w:t>Affiliations</w:t>
      </w:r>
    </w:p>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39EB1C1D" w:rsidR="00E44657" w:rsidRDefault="009E1177" w:rsidP="00E44657">
      <w:r>
        <w:t xml:space="preserve">Modern systems biology requires extensive, carefully curated </w:t>
      </w:r>
      <w:r w:rsidR="0083665D">
        <w:t>measurement</w:t>
      </w:r>
      <w:r>
        <w:t xml:space="preserve"> </w:t>
      </w:r>
      <w:r w:rsidR="0083665D">
        <w:t xml:space="preserve">of cellular components in response to different environmental conditions. While modern high-throughput methods have made transcriptomics and proteomics data sets widely accessible and relatively cheap 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AC1149" w:rsidRPr="009E1177">
        <w:t>genome 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Pr="009E1177">
        <w:t xml:space="preserve">, and we consider four the 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h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e find numerous differentially-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6E8A7169" w:rsidR="00162DB1" w:rsidRPr="00043BB9" w:rsidRDefault="00AE1031" w:rsidP="00DB5BD2">
      <w:pPr>
        <w:rPr>
          <w:color w:val="000000" w:themeColor="text1"/>
        </w:rPr>
      </w:pPr>
      <w:r w:rsidRPr="00043BB9">
        <w:rPr>
          <w:color w:val="000000" w:themeColor="text1"/>
        </w:rPr>
        <w:t>A goal of systems biology has been to understand how phenotype originates from genotype. The phenotype of a cell is determined by complex regulation of cell signaling, gene regulation, metabolism, and lipid biochemistry. Understanding the connection between phenotype and genotype is crucial to understanding disease and for synthetic engineering of biology</w:t>
      </w:r>
      <w:r w:rsidR="00315216" w:rsidRPr="00043BB9">
        <w:rPr>
          <w:color w:val="000000" w:themeColor="text1"/>
        </w:rPr>
        <w:t xml:space="preserve"> </w:t>
      </w:r>
      <w:r w:rsidR="00315216" w:rsidRPr="00043BB9">
        <w:rPr>
          <w:color w:val="000000" w:themeColor="text1"/>
        </w:rPr>
        <w:fldChar w:fldCharType="begin"/>
      </w:r>
      <w:r w:rsidR="00AE3578" w:rsidRPr="00043BB9">
        <w:rPr>
          <w:color w:val="000000" w:themeColor="text1"/>
        </w:rPr>
        <w:instrText xml:space="preserve"> ADDIN ZOTERO_ITEM CSL_CITATION {"citationID":"nYoZQkZI","properties":{"unsorted":true,"formattedCitation":"(Botstein and Risch 2003)","plainCitation":"(Botstein and Risch 2003)"},"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E3578" w:rsidRPr="00043BB9">
        <w:rPr>
          <w:noProof/>
          <w:color w:val="000000" w:themeColor="text1"/>
        </w:rPr>
        <w:t>(Botstein and Risch 2003)</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 as they can synthesize and organize diverse and complex data in a predictive framework</w:t>
      </w:r>
      <w:r w:rsidR="002E44C6" w:rsidRPr="00043BB9">
        <w:rPr>
          <w:color w:val="000000" w:themeColor="text1"/>
        </w:rPr>
        <w:t>, but there is a need for more detailed experimental studies including more samples in this area to understand interactions between different levels of omics</w:t>
      </w:r>
      <w:r w:rsidR="00596DC3" w:rsidRPr="00043BB9">
        <w:rPr>
          <w:color w:val="000000" w:themeColor="text1"/>
        </w:rPr>
        <w:t xml:space="preserve"> </w:t>
      </w:r>
      <w:r w:rsidR="00596DC3" w:rsidRPr="00043BB9">
        <w:rPr>
          <w:color w:val="000000" w:themeColor="text1"/>
        </w:rPr>
        <w:fldChar w:fldCharType="begin"/>
      </w:r>
      <w:r w:rsidR="00AE3578" w:rsidRPr="00043BB9">
        <w:rPr>
          <w:color w:val="000000" w:themeColor="text1"/>
        </w:rPr>
        <w:instrText xml:space="preserve"> ADDIN ZOTERO_ITEM CSL_CITATION {"citationID":"1q76cb1und","properties":{"formattedCitation":"(Zhang, Li, and Nie 2010)","plainCitation":"(Zhang, Li, and Nie 2010)"},"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rsidRPr="00043BB9">
        <w:rPr>
          <w:color w:val="000000" w:themeColor="text1"/>
        </w:rPr>
        <w:fldChar w:fldCharType="separate"/>
      </w:r>
      <w:r w:rsidR="00AE3578" w:rsidRPr="00043BB9">
        <w:rPr>
          <w:noProof/>
          <w:color w:val="000000" w:themeColor="text1"/>
        </w:rPr>
        <w:t>(Zhang, Li, and Nie 2010)</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Pr="00043BB9">
        <w:rPr>
          <w:color w:val="000000" w:themeColor="text1"/>
        </w:rPr>
        <w:t xml:space="preserve">. For example, there are many proposed approaches to combining gene expression with </w:t>
      </w:r>
      <w:r w:rsidR="00B03A80" w:rsidRPr="00043BB9">
        <w:rPr>
          <w:color w:val="000000" w:themeColor="text1"/>
        </w:rPr>
        <w:t xml:space="preserve">protein abundances </w:t>
      </w:r>
      <w:r w:rsidRPr="00043BB9">
        <w:rPr>
          <w:color w:val="000000" w:themeColor="text1"/>
        </w:rPr>
        <w:t>focusing on integrative, whole-cell models</w:t>
      </w:r>
      <w:r w:rsidR="00CC775D">
        <w:rPr>
          <w:color w:val="000000" w:themeColor="text1"/>
        </w:rPr>
        <w:t xml:space="preserve"> </w:t>
      </w:r>
      <w:r w:rsidR="00CC775D">
        <w:rPr>
          <w:color w:val="000000" w:themeColor="text1"/>
        </w:rPr>
        <w:fldChar w:fldCharType="begin"/>
      </w:r>
      <w:r w:rsidR="00F074D6">
        <w:rPr>
          <w:color w:val="000000" w:themeColor="text1"/>
        </w:rPr>
        <w:instrText xml:space="preserve"> ADDIN ZOTERO_ITEM CSL_CITATION {"citationID":"JxuJxOMb","properties":{"formattedCitation":"(Joyce and Palsson 2006; Zhang, Li, and Nie 2010; Ideker et al. 2001; Vogel and Marcotte 2012)","plainCitation":"(Joyce and Palsson 2006; Zhang, Li, and Nie 2010; Ideker et al. 2001; Vogel and Marcotte 2012)"},"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F074D6">
        <w:rPr>
          <w:noProof/>
          <w:color w:val="000000" w:themeColor="text1"/>
        </w:rPr>
        <w:t>(Joyce and Palsson 2006; Zhang, Li, and Nie 2010; Ideker et al. 2001; Vogel and Marcotte 2012)</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31DC6E74" w14:textId="5C3CDB70" w:rsidR="002B428C" w:rsidRPr="00CA028F" w:rsidRDefault="00AE1031" w:rsidP="001E0F72">
      <w:r w:rsidRPr="009F2305">
        <w:rPr>
          <w:color w:val="000000" w:themeColor="text1"/>
          <w:highlight w:val="lightGray"/>
        </w:rPr>
        <w:t>Given the growing interest in integrative modeling approaches there is a pressing need for high quality genome-wide data that is comparable across cellular subsystems</w:t>
      </w:r>
      <w:r w:rsidR="00E07902" w:rsidRPr="009F2305">
        <w:rPr>
          <w:color w:val="000000" w:themeColor="text1"/>
          <w:highlight w:val="lightGray"/>
        </w:rPr>
        <w:t xml:space="preserve"> under many different external conditions</w:t>
      </w:r>
      <w:r w:rsidRPr="009F2305">
        <w:rPr>
          <w:color w:val="000000" w:themeColor="text1"/>
          <w:highlight w:val="lightGray"/>
        </w:rPr>
        <w:t>.</w:t>
      </w:r>
      <w:r w:rsidR="00DA13EE" w:rsidRPr="009F2305">
        <w:rPr>
          <w:color w:val="000000" w:themeColor="text1"/>
          <w:highlight w:val="lightGray"/>
        </w:rPr>
        <w:t xml:space="preserve"> </w:t>
      </w:r>
      <w:r w:rsidR="00DA13EE" w:rsidRPr="009F2305">
        <w:rPr>
          <w:i/>
          <w:color w:val="000000" w:themeColor="text1"/>
          <w:highlight w:val="lightGray"/>
        </w:rPr>
        <w:t>E.</w:t>
      </w:r>
      <w:r w:rsidR="009F2305">
        <w:rPr>
          <w:i/>
          <w:color w:val="000000" w:themeColor="text1"/>
          <w:highlight w:val="lightGray"/>
        </w:rPr>
        <w:t xml:space="preserve"> </w:t>
      </w:r>
      <w:r w:rsidR="00BF53F6" w:rsidRPr="009F2305">
        <w:rPr>
          <w:i/>
          <w:color w:val="000000" w:themeColor="text1"/>
          <w:highlight w:val="lightGray"/>
        </w:rPr>
        <w:t>c</w:t>
      </w:r>
      <w:r w:rsidR="00DA13EE" w:rsidRPr="009F2305">
        <w:rPr>
          <w:i/>
          <w:color w:val="000000" w:themeColor="text1"/>
          <w:highlight w:val="lightGray"/>
        </w:rPr>
        <w:t>oli</w:t>
      </w:r>
      <w:r w:rsidR="00ED05E0" w:rsidRPr="009F2305">
        <w:rPr>
          <w:color w:val="000000" w:themeColor="text1"/>
          <w:highlight w:val="lightGray"/>
        </w:rPr>
        <w:t xml:space="preserve"> is an ideal</w:t>
      </w:r>
      <w:r w:rsidR="00DA13EE" w:rsidRPr="009F2305">
        <w:rPr>
          <w:color w:val="000000" w:themeColor="text1"/>
          <w:highlight w:val="lightGray"/>
        </w:rPr>
        <w:t xml:space="preserve"> organism to study </w:t>
      </w:r>
      <w:r w:rsidR="00162DB1" w:rsidRPr="009F2305">
        <w:rPr>
          <w:color w:val="000000" w:themeColor="text1"/>
          <w:highlight w:val="lightGray"/>
        </w:rPr>
        <w:t>high quality</w:t>
      </w:r>
      <w:r w:rsidR="00043BB9" w:rsidRPr="009F2305">
        <w:rPr>
          <w:color w:val="000000" w:themeColor="text1"/>
          <w:highlight w:val="lightGray"/>
        </w:rPr>
        <w:t>, genome-</w:t>
      </w:r>
      <w:r w:rsidR="00162DB1" w:rsidRPr="009F2305">
        <w:rPr>
          <w:color w:val="000000" w:themeColor="text1"/>
          <w:highlight w:val="lightGray"/>
        </w:rPr>
        <w:t>wide</w:t>
      </w:r>
      <w:r w:rsidR="00043BB9" w:rsidRPr="009F2305">
        <w:rPr>
          <w:color w:val="000000" w:themeColor="text1"/>
          <w:highlight w:val="lightGray"/>
        </w:rPr>
        <w:t>,</w:t>
      </w:r>
      <w:r w:rsidR="00162DB1" w:rsidRPr="009F2305">
        <w:rPr>
          <w:color w:val="000000" w:themeColor="text1"/>
          <w:highlight w:val="lightGray"/>
        </w:rPr>
        <w:t xml:space="preserve"> multi level </w:t>
      </w:r>
      <w:r w:rsidR="00043BB9" w:rsidRPr="009F2305">
        <w:rPr>
          <w:color w:val="000000" w:themeColor="text1"/>
          <w:highlight w:val="lightGray"/>
        </w:rPr>
        <w:t xml:space="preserve">regulatory </w:t>
      </w:r>
      <w:r w:rsidR="00DA13EE" w:rsidRPr="009F2305">
        <w:rPr>
          <w:color w:val="000000" w:themeColor="text1"/>
          <w:highlight w:val="lightGray"/>
        </w:rPr>
        <w:t>effec</w:t>
      </w:r>
      <w:r w:rsidR="00162DB1" w:rsidRPr="009F2305">
        <w:rPr>
          <w:color w:val="000000" w:themeColor="text1"/>
          <w:highlight w:val="lightGray"/>
        </w:rPr>
        <w:t xml:space="preserve">ts of external conditions, since </w:t>
      </w:r>
      <w:r w:rsidR="00DA13EE" w:rsidRPr="009F2305">
        <w:rPr>
          <w:color w:val="000000" w:themeColor="text1"/>
          <w:highlight w:val="lightGray"/>
        </w:rPr>
        <w:t>it is well adapted to laboratory environment</w:t>
      </w:r>
      <w:r w:rsidR="00ED05E0" w:rsidRPr="009F2305">
        <w:rPr>
          <w:color w:val="000000" w:themeColor="text1"/>
          <w:highlight w:val="lightGray"/>
        </w:rPr>
        <w:t xml:space="preserve"> </w:t>
      </w:r>
      <w:r w:rsidR="00DB5BD2" w:rsidRPr="009F2305">
        <w:rPr>
          <w:color w:val="000000" w:themeColor="text1"/>
          <w:highlight w:val="lightGray"/>
        </w:rPr>
        <w:fldChar w:fldCharType="begin"/>
      </w:r>
      <w:r w:rsidR="00AE3578" w:rsidRPr="009F2305">
        <w:rPr>
          <w:color w:val="000000" w:themeColor="text1"/>
          <w:highlight w:val="lightGray"/>
        </w:rPr>
        <w:instrText xml:space="preserve"> ADDIN ZOTERO_ITEM CSL_CITATION {"citationID":"2jhjvrh7e2","properties":{"formattedCitation":"(Lee 1996)","plainCitation":"(Lee 199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9F2305">
        <w:rPr>
          <w:color w:val="000000" w:themeColor="text1"/>
          <w:highlight w:val="lightGray"/>
        </w:rPr>
        <w:fldChar w:fldCharType="separate"/>
      </w:r>
      <w:r w:rsidR="00AE3578" w:rsidRPr="009F2305">
        <w:rPr>
          <w:noProof/>
          <w:color w:val="000000" w:themeColor="text1"/>
          <w:highlight w:val="lightGray"/>
        </w:rPr>
        <w:t>(Lee 1996)</w:t>
      </w:r>
      <w:r w:rsidR="00DB5BD2" w:rsidRPr="009F2305">
        <w:rPr>
          <w:color w:val="000000" w:themeColor="text1"/>
          <w:highlight w:val="lightGray"/>
        </w:rPr>
        <w:fldChar w:fldCharType="end"/>
      </w:r>
      <w:r w:rsidR="00DB5BD2" w:rsidRPr="009F2305">
        <w:rPr>
          <w:color w:val="000000" w:themeColor="text1"/>
          <w:highlight w:val="lightGray"/>
        </w:rPr>
        <w:t xml:space="preserve"> and</w:t>
      </w:r>
      <w:r w:rsidR="00DA13EE" w:rsidRPr="009F2305">
        <w:rPr>
          <w:color w:val="000000" w:themeColor="text1"/>
          <w:highlight w:val="lightGray"/>
        </w:rPr>
        <w:t xml:space="preserve"> </w:t>
      </w:r>
      <w:r w:rsidR="00DB5BD2" w:rsidRPr="009F2305">
        <w:rPr>
          <w:color w:val="000000" w:themeColor="text1"/>
          <w:highlight w:val="lightGray"/>
        </w:rPr>
        <w:t>was one of th</w:t>
      </w:r>
      <w:r w:rsidR="00043BB9" w:rsidRPr="009F2305">
        <w:rPr>
          <w:color w:val="000000" w:themeColor="text1"/>
          <w:highlight w:val="lightGray"/>
        </w:rPr>
        <w:t>e first organisms whose genome wa</w:t>
      </w:r>
      <w:r w:rsidR="00DB5BD2" w:rsidRPr="009F2305">
        <w:rPr>
          <w:color w:val="000000" w:themeColor="text1"/>
          <w:highlight w:val="lightGray"/>
        </w:rPr>
        <w:t xml:space="preserve">s sequenced </w:t>
      </w:r>
      <w:r w:rsidR="00890612" w:rsidRPr="009F2305">
        <w:rPr>
          <w:color w:val="000000" w:themeColor="text1"/>
          <w:highlight w:val="lightGray"/>
        </w:rPr>
        <w:fldChar w:fldCharType="begin"/>
      </w:r>
      <w:r w:rsidR="00AE3578" w:rsidRPr="009F2305">
        <w:rPr>
          <w:color w:val="000000" w:themeColor="text1"/>
          <w:highlight w:val="lightGray"/>
        </w:rPr>
        <w:instrText xml:space="preserve"> ADDIN ZOTERO_ITEM CSL_CITATION {"citationID":"27bsrsacdl","properties":{"formattedCitation":"(Blattner et al. 1997)","plainCitation":"(Blattner et al. 199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9F2305">
        <w:rPr>
          <w:color w:val="000000" w:themeColor="text1"/>
          <w:highlight w:val="lightGray"/>
        </w:rPr>
        <w:fldChar w:fldCharType="separate"/>
      </w:r>
      <w:r w:rsidR="00AE3578" w:rsidRPr="009F2305">
        <w:rPr>
          <w:noProof/>
          <w:color w:val="000000" w:themeColor="text1"/>
          <w:highlight w:val="lightGray"/>
        </w:rPr>
        <w:t>(Blattner et al. 1997)</w:t>
      </w:r>
      <w:r w:rsidR="00890612" w:rsidRPr="009F2305">
        <w:rPr>
          <w:color w:val="000000" w:themeColor="text1"/>
          <w:highlight w:val="lightGray"/>
        </w:rPr>
        <w:fldChar w:fldCharType="end"/>
      </w:r>
      <w:r w:rsidR="00DA13EE" w:rsidRPr="009F2305">
        <w:rPr>
          <w:color w:val="000000" w:themeColor="text1"/>
          <w:highlight w:val="lightGray"/>
        </w:rPr>
        <w:t>.</w:t>
      </w:r>
      <w:r w:rsidR="00044BD7" w:rsidRPr="009F2305">
        <w:rPr>
          <w:color w:val="0000FF"/>
          <w:highlight w:val="lightGray"/>
        </w:rPr>
        <w:t xml:space="preserve"> </w:t>
      </w:r>
      <w:r w:rsidR="00F074D6" w:rsidRPr="009F2305">
        <w:rPr>
          <w:highlight w:val="lightGray"/>
        </w:rPr>
        <w:t>There have been multiple studies related</w:t>
      </w:r>
      <w:r w:rsidR="00044BD7" w:rsidRPr="009F2305">
        <w:rPr>
          <w:highlight w:val="lightGray"/>
        </w:rPr>
        <w:t xml:space="preserve"> with </w:t>
      </w:r>
      <w:r w:rsidR="00BF53F6" w:rsidRPr="009F2305">
        <w:rPr>
          <w:i/>
          <w:highlight w:val="lightGray"/>
        </w:rPr>
        <w:t>E.</w:t>
      </w:r>
      <w:r w:rsidR="009F2305">
        <w:rPr>
          <w:i/>
          <w:highlight w:val="lightGray"/>
        </w:rPr>
        <w:t xml:space="preserve"> </w:t>
      </w:r>
      <w:r w:rsidR="00BF53F6" w:rsidRPr="009F2305">
        <w:rPr>
          <w:i/>
          <w:highlight w:val="lightGray"/>
        </w:rPr>
        <w:t>c</w:t>
      </w:r>
      <w:r w:rsidR="00044BD7" w:rsidRPr="009F2305">
        <w:rPr>
          <w:i/>
          <w:highlight w:val="lightGray"/>
        </w:rPr>
        <w:t>oli</w:t>
      </w:r>
      <w:r w:rsidR="00044BD7" w:rsidRPr="009F2305">
        <w:rPr>
          <w:highlight w:val="lightGray"/>
        </w:rPr>
        <w:t xml:space="preserve"> from that time</w:t>
      </w:r>
      <w:r w:rsidR="00CA5118" w:rsidRPr="009F2305">
        <w:rPr>
          <w:highlight w:val="lightGray"/>
        </w:rPr>
        <w:t xml:space="preserve"> related with cell response </w:t>
      </w:r>
      <w:r w:rsidR="00CA5118" w:rsidRPr="009F2305">
        <w:rPr>
          <w:highlight w:val="lightGray"/>
        </w:rPr>
        <w:lastRenderedPageBreak/>
        <w:t>to multiple different conditions</w:t>
      </w:r>
      <w:r w:rsidR="00044BD7" w:rsidRPr="009F2305">
        <w:rPr>
          <w:highlight w:val="lightGray"/>
        </w:rPr>
        <w:t>.</w:t>
      </w:r>
      <w:r w:rsidR="00CA5118" w:rsidRPr="009F2305">
        <w:rPr>
          <w:highlight w:val="lightGray"/>
        </w:rPr>
        <w:t xml:space="preserve"> </w:t>
      </w:r>
      <w:r w:rsidR="00CA5118" w:rsidRPr="009F2305">
        <w:rPr>
          <w:i/>
          <w:highlight w:val="lightGray"/>
        </w:rPr>
        <w:t>E. coil</w:t>
      </w:r>
      <w:r w:rsidR="00CA5118" w:rsidRPr="009F2305">
        <w:rPr>
          <w:highlight w:val="lightGray"/>
        </w:rPr>
        <w:t xml:space="preserve"> transcriptome and proteome was analyzed in high density cultivation. Expression of most of amino acid biosynthesis genes was down-regulated and expression of chaperone genes are up-regulated as cell density increased, which suggest high cell density is stressful for cells </w:t>
      </w:r>
      <w:r w:rsidR="00CA5118" w:rsidRPr="009F2305">
        <w:rPr>
          <w:highlight w:val="lightGray"/>
        </w:rPr>
        <w:fldChar w:fldCharType="begin"/>
      </w:r>
      <w:r w:rsidR="00CA5118" w:rsidRPr="009F2305">
        <w:rPr>
          <w:highlight w:val="lightGray"/>
        </w:rPr>
        <w:instrText xml:space="preserve"> ADDIN ZOTERO_ITEM CSL_CITATION {"citationID":"v26zg2fc","properties":{"formattedCitation":"(Yoon et al. 2003)","plainCitation":"(Yoon et al. 2003)"},"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F2305">
        <w:rPr>
          <w:highlight w:val="lightGray"/>
        </w:rPr>
        <w:fldChar w:fldCharType="separate"/>
      </w:r>
      <w:r w:rsidR="00CA5118" w:rsidRPr="009F2305">
        <w:rPr>
          <w:noProof/>
          <w:highlight w:val="lightGray"/>
        </w:rPr>
        <w:t>(Yoon et al. 2003)</w:t>
      </w:r>
      <w:r w:rsidR="00CA5118" w:rsidRPr="009F2305">
        <w:rPr>
          <w:highlight w:val="lightGray"/>
        </w:rPr>
        <w:fldChar w:fldCharType="end"/>
      </w:r>
      <w:r w:rsidR="00CA5118" w:rsidRPr="009F2305">
        <w:rPr>
          <w:highlight w:val="lightGray"/>
        </w:rPr>
        <w:t>.</w:t>
      </w:r>
      <w:r w:rsidR="00BF53F6" w:rsidRPr="009F2305">
        <w:rPr>
          <w:highlight w:val="lightGray"/>
        </w:rPr>
        <w:t xml:space="preserve"> </w:t>
      </w:r>
      <w:r w:rsidR="00BF53F6" w:rsidRPr="009F2305">
        <w:rPr>
          <w:i/>
          <w:highlight w:val="lightGray"/>
        </w:rPr>
        <w:t>E. coli</w:t>
      </w:r>
      <w:r w:rsidR="00BF53F6" w:rsidRPr="009F2305">
        <w:rPr>
          <w:highlight w:val="lightGray"/>
        </w:rPr>
        <w:t>’s response to temperature in transcriptional level was investigated.</w:t>
      </w:r>
      <w:r w:rsidR="00044BD7" w:rsidRPr="009F2305">
        <w:rPr>
          <w:highlight w:val="lightGray"/>
        </w:rPr>
        <w:t xml:space="preserve"> </w:t>
      </w:r>
      <w:r w:rsidR="00CA5118" w:rsidRPr="009F2305">
        <w:rPr>
          <w:highlight w:val="lightGray"/>
        </w:rPr>
        <w:t>Study</w:t>
      </w:r>
      <w:r w:rsidR="00BF53F6" w:rsidRPr="009F2305">
        <w:rPr>
          <w:highlight w:val="lightGray"/>
        </w:rPr>
        <w:t xml:space="preserve"> found a decrease in glucose uptake rate and in consistence with this glycolysis and the PTS sugar transport systems show decreased expression. In addition to that amino acid biosynthesis and transport also have reduced expression levels. In general findings indicate a reduced metabolism and growth </w:t>
      </w:r>
      <w:r w:rsidR="00CA5118" w:rsidRPr="009F2305">
        <w:rPr>
          <w:highlight w:val="lightGray"/>
        </w:rPr>
        <w:fldChar w:fldCharType="begin"/>
      </w:r>
      <w:r w:rsidR="00CA5118" w:rsidRPr="009F2305">
        <w:rPr>
          <w:highlight w:val="lightGray"/>
        </w:rPr>
        <w:instrText xml:space="preserve"> ADDIN ZOTERO_ITEM CSL_CITATION {"citationID":"pjSxdiZV","properties":{"formattedCitation":"(Gadgil, Kapur, and Hu 2005)","plainCitation":"(Gadgil, Kapur, and Hu 2005)"},"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9F2305">
        <w:rPr>
          <w:highlight w:val="lightGray"/>
        </w:rPr>
        <w:fldChar w:fldCharType="separate"/>
      </w:r>
      <w:r w:rsidR="00CA5118" w:rsidRPr="009F2305">
        <w:rPr>
          <w:noProof/>
          <w:highlight w:val="lightGray"/>
        </w:rPr>
        <w:t>(Gadgil, Kapur, and Hu 2005)</w:t>
      </w:r>
      <w:r w:rsidR="00CA5118" w:rsidRPr="009F2305">
        <w:rPr>
          <w:highlight w:val="lightGray"/>
        </w:rPr>
        <w:fldChar w:fldCharType="end"/>
      </w:r>
      <w:r w:rsidR="00BF53F6" w:rsidRPr="009F2305">
        <w:rPr>
          <w:highlight w:val="lightGray"/>
        </w:rPr>
        <w:t xml:space="preserve">. </w:t>
      </w:r>
      <w:r w:rsidR="009F2305">
        <w:rPr>
          <w:i/>
          <w:highlight w:val="lightGray"/>
        </w:rPr>
        <w:t>E. c</w:t>
      </w:r>
      <w:r w:rsidR="00044BD7" w:rsidRPr="009F2305">
        <w:rPr>
          <w:i/>
          <w:highlight w:val="lightGray"/>
        </w:rPr>
        <w:t>oli</w:t>
      </w:r>
      <w:r w:rsidR="00044BD7" w:rsidRPr="009F2305">
        <w:rPr>
          <w:highlight w:val="lightGray"/>
        </w:rPr>
        <w:t xml:space="preserve"> proteome and </w:t>
      </w:r>
      <w:r w:rsidR="00EB454C" w:rsidRPr="009F2305">
        <w:rPr>
          <w:highlight w:val="lightGray"/>
        </w:rPr>
        <w:t>transcriptome</w:t>
      </w:r>
      <w:r w:rsidR="00044BD7" w:rsidRPr="009F2305">
        <w:rPr>
          <w:highlight w:val="lightGray"/>
        </w:rPr>
        <w:t xml:space="preserve"> was analyzed in single molecule level on single cells. The single molecule study found almost all proteins, protein abundance can be modeled with gamma distribution that can be represented with two fitting parameters related with transcription rate and burst size. In addition, the study can not find correlation between protein and mRNA copy numbers</w:t>
      </w:r>
      <w:r w:rsidR="00CA5118" w:rsidRPr="009F2305">
        <w:rPr>
          <w:highlight w:val="lightGray"/>
        </w:rPr>
        <w:t xml:space="preserve"> </w:t>
      </w:r>
      <w:r w:rsidR="00CA5118" w:rsidRPr="009F2305">
        <w:rPr>
          <w:highlight w:val="lightGray"/>
        </w:rPr>
        <w:fldChar w:fldCharType="begin"/>
      </w:r>
      <w:r w:rsidR="00CA5118" w:rsidRPr="009F2305">
        <w:rPr>
          <w:highlight w:val="lightGray"/>
        </w:rPr>
        <w:instrText xml:space="preserve"> ADDIN ZOTERO_ITEM CSL_CITATION {"citationID":"7lAtlzc8","properties":{"formattedCitation":"(Taniguchi et al. 2010)","plainCitation":"(Taniguchi et al. 2010)"},"citationItems":[{"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PMID":"20671182"}}],"schema":"https://github.com/citation-style-language/schema/raw/master/csl-citation.json"} </w:instrText>
      </w:r>
      <w:r w:rsidR="00CA5118" w:rsidRPr="009F2305">
        <w:rPr>
          <w:highlight w:val="lightGray"/>
        </w:rPr>
        <w:fldChar w:fldCharType="separate"/>
      </w:r>
      <w:r w:rsidR="00CA5118" w:rsidRPr="009F2305">
        <w:rPr>
          <w:noProof/>
          <w:highlight w:val="lightGray"/>
        </w:rPr>
        <w:t>(Taniguchi et al. 2010)</w:t>
      </w:r>
      <w:r w:rsidR="00CA5118" w:rsidRPr="009F2305">
        <w:rPr>
          <w:highlight w:val="lightGray"/>
        </w:rPr>
        <w:fldChar w:fldCharType="end"/>
      </w:r>
      <w:r w:rsidR="00044BD7" w:rsidRPr="009F2305">
        <w:rPr>
          <w:highlight w:val="lightGray"/>
        </w:rPr>
        <w:t>.</w:t>
      </w:r>
      <w:r w:rsidR="002B428C" w:rsidRPr="009F2305">
        <w:rPr>
          <w:highlight w:val="lightGray"/>
        </w:rPr>
        <w:t xml:space="preserve"> Time series behavior of the organism was also investigated multiple times. In one study </w:t>
      </w:r>
      <w:r w:rsidR="001E0F72" w:rsidRPr="009F2305">
        <w:rPr>
          <w:highlight w:val="lightGray"/>
        </w:rPr>
        <w:t xml:space="preserve">modulation of transcriptional time series in </w:t>
      </w:r>
      <w:r w:rsidR="001E0F72" w:rsidRPr="009F2305">
        <w:rPr>
          <w:i/>
          <w:highlight w:val="lightGray"/>
        </w:rPr>
        <w:t>E. coli</w:t>
      </w:r>
      <w:r w:rsidR="001E0F72" w:rsidRPr="009F2305">
        <w:rPr>
          <w:highlight w:val="lightGray"/>
        </w:rPr>
        <w:t xml:space="preserve"> by </w:t>
      </w:r>
      <w:r w:rsidR="002B428C" w:rsidRPr="009F2305">
        <w:rPr>
          <w:highlight w:val="lightGray"/>
        </w:rPr>
        <w:t xml:space="preserve">outside stimulus and </w:t>
      </w:r>
      <w:r w:rsidR="001E0F72" w:rsidRPr="009F2305">
        <w:rPr>
          <w:rFonts w:eastAsia="Times New Roman" w:cs="Times New Roman"/>
          <w:highlight w:val="lightGray"/>
        </w:rPr>
        <w:t xml:space="preserve">gene expression levels was </w:t>
      </w:r>
      <w:r w:rsidR="001E0F72" w:rsidRPr="009F2305">
        <w:rPr>
          <w:highlight w:val="lightGray"/>
        </w:rPr>
        <w:t>investigated by</w:t>
      </w:r>
      <w:r w:rsidR="002B428C" w:rsidRPr="009F2305">
        <w:rPr>
          <w:highlight w:val="lightGray"/>
        </w:rPr>
        <w:t xml:space="preserve"> Shannon's mutual information function</w:t>
      </w:r>
      <w:r w:rsidR="001E0F72" w:rsidRPr="009F2305">
        <w:rPr>
          <w:highlight w:val="lightGray"/>
        </w:rPr>
        <w:t xml:space="preserve"> </w:t>
      </w:r>
      <w:r w:rsidR="001E0F72" w:rsidRPr="009F2305">
        <w:rPr>
          <w:highlight w:val="lightGray"/>
        </w:rPr>
        <w:fldChar w:fldCharType="begin"/>
      </w:r>
      <w:r w:rsidR="001E0F72" w:rsidRPr="009F2305">
        <w:rPr>
          <w:highlight w:val="lightGray"/>
        </w:rPr>
        <w:instrText xml:space="preserve"> ADDIN ZOTERO_ITEM CSL_CITATION {"citationID":"6AfoCjMP","properties":{"formattedCitation":"(So et al. 2011)","plainCitation":"(So et al. 2011)"},"citationItems":[{"id":182,"uris":["http://zotero.org/users/local/FOPKHRFW/items/5TPHEQ4B"],"uri":["http://zotero.org/users/local/FOPKHRFW/items/5TPHEQ4B"],"itemData":{"id":182,"type":"article-journal","title":"General properties of transcriptional time series in Escherichia coli","container-title":"Nature Genetics","page":"554-560","volume":"43","issue":"6","source":"www.nature.com","abstract":"Gene activity is described by the time series of discrete, stochastic mRNA production events. This transcriptional time series shows intermittent, bursty behavior. One consequence of this temporal intricacy is that gene expression can be tuned by varying different features of the time series. Here we quantify copy-number statistics of mRNA from 20 Escherichia coli promoters using single-molecule fluorescence in situ hybridization in order to characterize the general properties of these transcriptional time series. We find that the degree of burstiness is correlated with gene expression level but is largely independent of other parameters of gene regulation. The observed behavior can be explained by the underlying variation in the duration of bursting events. Using Shannon's mutual information function, we estimate the mutual information transmitted between an outside stimulus, such as the extracellular concentration of inducer molecules, and intracellular levels of mRNA. This suggests that the outside stimulus transmits information reflected in the properties of transcriptional time series.\nView full text","DOI":"10.1038/ng.821","ISSN":"1061-4036","journalAbbreviation":"Nat Genet","language":"en","author":[{"family":"So","given":"Lok-hang"},{"family":"Ghosh","given":"Anandamohan"},{"family":"Zong","given":"Chenghang"},{"family":"Sepúlveda","given":"Leonardo A."},{"family":"Segev","given":"Ronen"},{"family":"Golding","given":"Ido"}],"issued":{"date-parts":[["2011",6]]}}}],"schema":"https://github.com/citation-style-language/schema/raw/master/csl-citation.json"} </w:instrText>
      </w:r>
      <w:r w:rsidR="001E0F72" w:rsidRPr="009F2305">
        <w:rPr>
          <w:highlight w:val="lightGray"/>
        </w:rPr>
        <w:fldChar w:fldCharType="separate"/>
      </w:r>
      <w:r w:rsidR="001E0F72" w:rsidRPr="009F2305">
        <w:rPr>
          <w:highlight w:val="lightGray"/>
        </w:rPr>
        <w:t>(So et al. 2011)</w:t>
      </w:r>
      <w:r w:rsidR="001E0F72" w:rsidRPr="009F2305">
        <w:rPr>
          <w:highlight w:val="lightGray"/>
        </w:rPr>
        <w:fldChar w:fldCharType="end"/>
      </w:r>
      <w:r w:rsidR="001E0F72" w:rsidRPr="009F2305">
        <w:rPr>
          <w:highlight w:val="lightGray"/>
        </w:rPr>
        <w:t>, and time series behavior</w:t>
      </w:r>
      <w:r w:rsidR="009F2305">
        <w:rPr>
          <w:highlight w:val="lightGray"/>
        </w:rPr>
        <w:t xml:space="preserve"> of </w:t>
      </w:r>
      <w:r w:rsidR="009F2305" w:rsidRPr="009F2305">
        <w:rPr>
          <w:i/>
          <w:highlight w:val="lightGray"/>
        </w:rPr>
        <w:t>E. c</w:t>
      </w:r>
      <w:r w:rsidR="001E0F72" w:rsidRPr="009F2305">
        <w:rPr>
          <w:i/>
          <w:highlight w:val="lightGray"/>
        </w:rPr>
        <w:t>oli</w:t>
      </w:r>
      <w:r w:rsidR="001E0F72" w:rsidRPr="009F2305">
        <w:rPr>
          <w:highlight w:val="lightGray"/>
        </w:rPr>
        <w:t xml:space="preserve"> </w:t>
      </w:r>
      <w:r w:rsidR="00272744" w:rsidRPr="009F2305">
        <w:rPr>
          <w:highlight w:val="lightGray"/>
        </w:rPr>
        <w:t>in terms of transcriptomics, proteomics, lipids and central metabolism flux was investigated. Wide range down regulation of mRNA was observed in glucose starvation</w:t>
      </w:r>
      <w:r w:rsidR="002B428C" w:rsidRPr="009F2305">
        <w:rPr>
          <w:highlight w:val="lightGray"/>
        </w:rPr>
        <w:t xml:space="preserve">. </w:t>
      </w:r>
      <w:r w:rsidR="00272744" w:rsidRPr="009F2305">
        <w:rPr>
          <w:highlight w:val="lightGray"/>
        </w:rPr>
        <w:t xml:space="preserve">On the other hand a varied response of protein abundances was observed. While proteins involved energy-intensive processes were down regulated, proteins involved in nutrient metabolism remain </w:t>
      </w:r>
      <w:r w:rsidR="00CA028F" w:rsidRPr="009F2305">
        <w:rPr>
          <w:highlight w:val="lightGray"/>
        </w:rPr>
        <w:t>constant</w:t>
      </w:r>
      <w:r w:rsidR="00272744" w:rsidRPr="009F2305">
        <w:rPr>
          <w:highlight w:val="lightGray"/>
        </w:rPr>
        <w:t xml:space="preserve">, </w:t>
      </w:r>
      <w:r w:rsidR="00CA028F" w:rsidRPr="009F2305">
        <w:rPr>
          <w:highlight w:val="lightGray"/>
        </w:rPr>
        <w:t xml:space="preserve">in spite of the down regulation of corresponding mRNAs </w:t>
      </w:r>
      <w:r w:rsidR="00CA028F" w:rsidRPr="009F2305">
        <w:rPr>
          <w:highlight w:val="lightGray"/>
        </w:rPr>
        <w:fldChar w:fldCharType="begin"/>
      </w:r>
      <w:r w:rsidR="00CA028F" w:rsidRPr="009F2305">
        <w:rPr>
          <w:highlight w:val="lightGray"/>
        </w:rPr>
        <w:instrText xml:space="preserve"> ADDIN ZOTERO_ITEM CSL_CITATION {"citationID":"tKPaFkFP","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CA028F" w:rsidRPr="009F2305">
        <w:rPr>
          <w:highlight w:val="lightGray"/>
        </w:rPr>
        <w:fldChar w:fldCharType="separate"/>
      </w:r>
      <w:r w:rsidR="00CA028F" w:rsidRPr="009F2305">
        <w:rPr>
          <w:highlight w:val="lightGray"/>
        </w:rPr>
        <w:t>(Houser et al. 2015)</w:t>
      </w:r>
      <w:r w:rsidR="00CA028F" w:rsidRPr="009F2305">
        <w:rPr>
          <w:highlight w:val="lightGray"/>
        </w:rPr>
        <w:fldChar w:fldCharType="end"/>
      </w:r>
      <w:r w:rsidR="00272744" w:rsidRPr="009F2305">
        <w:rPr>
          <w:highlight w:val="lightGray"/>
        </w:rPr>
        <w:t>.</w:t>
      </w:r>
    </w:p>
    <w:p w14:paraId="5F97D2F3" w14:textId="055A8D22" w:rsidR="001239B2" w:rsidRPr="00044BD7" w:rsidRDefault="001239B2" w:rsidP="005F56F1"/>
    <w:p w14:paraId="22F01129" w14:textId="77777777" w:rsidR="001239B2" w:rsidRPr="008A24EF" w:rsidRDefault="001239B2" w:rsidP="005F56F1">
      <w:pPr>
        <w:rPr>
          <w:color w:val="0000FF"/>
        </w:rPr>
      </w:pPr>
    </w:p>
    <w:p w14:paraId="66E62E0C" w14:textId="119F2E76"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2F266F79"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CE52AB">
        <w:t xml:space="preserve">approximately 2/3 of the </w:t>
      </w:r>
      <w:r>
        <w:t xml:space="preserve">conditions (Figure 1). Results from one of these conditions, long-term glucose starvation, have been presented previously </w:t>
      </w:r>
      <w:r>
        <w:fldChar w:fldCharType="begin"/>
      </w:r>
      <w:r w:rsidR="00350671">
        <w:instrText xml:space="preserve"> ADDIN ZOTERO_ITEM CSL_CITATION {"citationID":"hS6Nzwgb","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Pr>
          <w:noProof/>
        </w:rPr>
        <w:t>(Houser et al. 2015)</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conditions including</w:t>
      </w:r>
      <w:r w:rsidR="00D76036">
        <w:t xml:space="preserve"> Mg</w:t>
      </w:r>
      <w:r w:rsidR="00D76036" w:rsidRPr="00D76036">
        <w:rPr>
          <w:vertAlign w:val="superscript"/>
        </w:rPr>
        <w:t>+2</w:t>
      </w:r>
      <w:r w:rsidR="00D76036">
        <w:t xml:space="preserve"> </w:t>
      </w:r>
      <w:r w:rsidR="00572BF0">
        <w:t>and Na</w:t>
      </w:r>
      <w:r w:rsidR="00166861" w:rsidRPr="00166861">
        <w:rPr>
          <w:vertAlign w:val="superscript"/>
        </w:rPr>
        <w:t>+1</w:t>
      </w:r>
      <w:r>
        <w:t xml:space="preserve"> stress. </w:t>
      </w:r>
    </w:p>
    <w:p w14:paraId="0DF99862" w14:textId="3978B3B2" w:rsidR="00FC5D83" w:rsidRPr="00FC5D83" w:rsidRDefault="00FC5D83" w:rsidP="0077747E">
      <w:pPr>
        <w:tabs>
          <w:tab w:val="left" w:pos="6245"/>
        </w:tabs>
      </w:pPr>
    </w:p>
    <w:p w14:paraId="7F6DBB6F" w14:textId="6D746350" w:rsidR="00CE52AB" w:rsidRPr="00FC5D83" w:rsidRDefault="00CE52AB" w:rsidP="00CE52AB">
      <w:r>
        <w:t xml:space="preserve">Measurements of </w:t>
      </w:r>
      <w:r w:rsidR="00881210">
        <w:t xml:space="preserve">RNA and protein abundances were </w:t>
      </w:r>
      <w:r>
        <w:t xml:space="preserve">carried out as previously </w:t>
      </w:r>
      <w:r w:rsidR="00881210">
        <w:t xml:space="preserve">described </w:t>
      </w:r>
      <w:r w:rsidR="00881210">
        <w:fldChar w:fldCharType="begin"/>
      </w:r>
      <w:r w:rsidR="006F2E1A">
        <w:instrText xml:space="preserve"> ADDIN ZOTERO_ITEM CSL_CITATION {"citationID":"soX3TNSf","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81210">
        <w:fldChar w:fldCharType="separate"/>
      </w:r>
      <w:r w:rsidR="00881210">
        <w:rPr>
          <w:noProof/>
        </w:rPr>
        <w:t>(Houser et al. 2015)</w:t>
      </w:r>
      <w:r w:rsidR="00881210">
        <w:fldChar w:fldCharType="end"/>
      </w:r>
      <w:r w:rsidR="00881210">
        <w:t xml:space="preserve">. All resulting data sets were carefully checked for quality, normalized, and log-transformed. </w:t>
      </w:r>
      <w:r>
        <w:t>We discarded 6 RNA samples from further analysis due to</w:t>
      </w:r>
      <w:r w:rsidRPr="00F91445">
        <w:rPr>
          <w:color w:val="000000" w:themeColor="text1"/>
        </w:rPr>
        <w:t xml:space="preserve"> </w:t>
      </w:r>
      <w:r w:rsidR="00F91445" w:rsidRPr="00964F22">
        <w:rPr>
          <w:color w:val="000000" w:themeColor="text1"/>
        </w:rPr>
        <w:t xml:space="preserve">inconsistencies in </w:t>
      </w:r>
      <w:r w:rsidR="00F91445" w:rsidRPr="00964F22">
        <w:rPr>
          <w:color w:val="000000" w:themeColor="text1"/>
        </w:rPr>
        <w:lastRenderedPageBreak/>
        <w:t>biological replicates</w:t>
      </w:r>
      <w:r w:rsidRPr="00964F22">
        <w:t>,</w:t>
      </w:r>
      <w:r>
        <w:t xml:space="preserve"> so that our final data set consisted of </w:t>
      </w:r>
      <w:r w:rsidR="002A6E4A">
        <w:t xml:space="preserve">143 </w:t>
      </w:r>
      <w:r>
        <w:t xml:space="preserve">RNA samples and 101 </w:t>
      </w:r>
      <w:r w:rsidR="002A6E4A">
        <w:t xml:space="preserve">protein samples. </w:t>
      </w:r>
      <w:r>
        <w:t>(Lists of all RNA and protein samples are available as S</w:t>
      </w:r>
      <w:r w:rsidR="00F91445">
        <w:t>upplementary Table</w:t>
      </w:r>
      <w:r>
        <w:t xml:space="preserve"> 1.)</w:t>
      </w:r>
    </w:p>
    <w:p w14:paraId="43216E4D" w14:textId="70AEFF98" w:rsidR="002A6E4A" w:rsidRDefault="002A6E4A" w:rsidP="007B145B"/>
    <w:p w14:paraId="77ED53FB" w14:textId="681D69D7" w:rsidR="006F70EB" w:rsidRDefault="00881210" w:rsidP="006F70EB">
      <w:pPr>
        <w:rPr>
          <w:i/>
        </w:rPr>
      </w:pPr>
      <w:r>
        <w:t xml:space="preserve">Our raw RNA-seq data </w:t>
      </w:r>
      <w:r w:rsidR="002A6E4A">
        <w:t xml:space="preserve">covers </w:t>
      </w:r>
      <w:r w:rsidR="007B145B" w:rsidRPr="00C16CA5">
        <w:t xml:space="preserve">4279 </w:t>
      </w:r>
      <w:r>
        <w:t>dis</w:t>
      </w:r>
      <w:r w:rsidR="002A6E4A">
        <w:t>tinct mRNAs and our protein data covers 4201 distinct proteins</w:t>
      </w:r>
      <w:r>
        <w:t>. All raw data files are available in appropriate repositories (see Methods for details), and final processed data are available as Supporting Tables</w:t>
      </w:r>
      <w:r w:rsidR="008F5AAF">
        <w:t xml:space="preserve"> 3 and 4.</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213D004" w:rsidR="006F70EB" w:rsidRDefault="00B67655" w:rsidP="006F70EB">
      <w:r w:rsidRPr="00B67655">
        <w:t>To identify broad trends of gene expression among the different growth conditions, we performed hierarchical clustering on both mRNA and protein abundances (Figures 2 and 3). For mRNA, we found that differences in gene expression were primarily driven by the growth phase (exponential vs. stationary/late stationary). Nea</w:t>
      </w:r>
      <w:r w:rsidR="00CE52AB">
        <w:t xml:space="preserve">rly all </w:t>
      </w:r>
      <w:r w:rsidRPr="00B67655">
        <w:t>exponential samples clustered together in one group, separate from the vast majority of stationary and late-stationary samples (Figure 2). Mg</w:t>
      </w:r>
      <w:r w:rsidRPr="007A1633">
        <w:rPr>
          <w:vertAlign w:val="superscript"/>
        </w:rPr>
        <w:t>+2</w:t>
      </w:r>
      <w:r w:rsidRPr="00B67655">
        <w:t xml:space="preserve"> levels, Na</w:t>
      </w:r>
      <w:r w:rsidRPr="007A1633">
        <w:rPr>
          <w:vertAlign w:val="superscript"/>
        </w:rPr>
        <w:t>+1</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3).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1</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34ECA1D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Pr="00B67655">
        <w:t xml:space="preserve"> level, Na</w:t>
      </w:r>
      <w:r w:rsidRPr="00870504">
        <w:rPr>
          <w:vertAlign w:val="superscript"/>
        </w:rPr>
        <w:t>+1</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s the height of the dendrogram (produced by the hierarchical clustering)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7229C2">
        <w:rPr>
          <w:color w:val="0000FF"/>
        </w:rPr>
        <w:t>−</w:t>
      </w:r>
      <w:r w:rsidR="00554522">
        <w:t>1.96</w:t>
      </w:r>
      <w:r w:rsidRPr="00B67655">
        <w:t xml:space="preserve"> indicates that the mRNA or protein abundances are clustered significantly by the corresponding variable.</w:t>
      </w:r>
    </w:p>
    <w:p w14:paraId="560C654A" w14:textId="05E16D49"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lastRenderedPageBreak/>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7229C2">
        <w:rPr>
          <w:color w:val="0000FF"/>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1</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7229C2">
        <w:rPr>
          <w:color w:val="0000FF"/>
        </w:rPr>
        <w:t>−</w:t>
      </w:r>
      <w:r w:rsidR="00526C9C">
        <w:rPr>
          <w:rFonts w:eastAsiaTheme="minorEastAsia" w:cstheme="minorBidi"/>
          <w:b w:val="0"/>
          <w:bCs w:val="0"/>
          <w:color w:val="auto"/>
        </w:rPr>
        <w:t xml:space="preserve">1.54 and </w:t>
      </w:r>
      <w:r w:rsidR="007229C2" w:rsidRPr="007229C2">
        <w:rPr>
          <w:color w:val="0000FF"/>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8C75B1">
        <w:rPr>
          <w:rFonts w:eastAsiaTheme="minorEastAsia" w:cstheme="minorBidi"/>
          <w:b w:val="0"/>
          <w:bCs w:val="0"/>
          <w:color w:val="auto"/>
        </w:rPr>
        <w:t xml:space="preserve">. </w:t>
      </w:r>
      <w:r w:rsidR="008C75B1" w:rsidRPr="00D51D05">
        <w:rPr>
          <w:rFonts w:eastAsiaTheme="minorEastAsia" w:cstheme="minorBidi"/>
          <w:b w:val="0"/>
          <w:bCs w:val="0"/>
          <w:color w:val="auto"/>
        </w:rPr>
        <w:t>All bacterial samples with the same batch number were started growing at the same time. (Ones with different batch numbers were grown on different days.) So, if there was an effect of incubator temperature slightly changing, media formulation, whatever other day-to-day variation, it would occur between batches but not within them. W</w:t>
      </w:r>
      <w:r w:rsidRPr="00D51D05">
        <w:rPr>
          <w:rFonts w:eastAsiaTheme="minorEastAsia" w:cstheme="minorBidi"/>
          <w:b w:val="0"/>
          <w:bCs w:val="0"/>
          <w:color w:val="auto"/>
        </w:rPr>
        <w:t>e</w:t>
      </w:r>
      <w:r w:rsidRPr="00D51D05">
        <w:rPr>
          <w:rFonts w:eastAsiaTheme="minorEastAsia" w:cstheme="minorBidi"/>
          <w:b w:val="0"/>
          <w:bCs w:val="0"/>
        </w:rPr>
        <w:t xml:space="preserve"> </w:t>
      </w:r>
      <w:r w:rsidRPr="00B67655">
        <w:rPr>
          <w:rFonts w:eastAsiaTheme="minorEastAsia" w:cstheme="minorBidi"/>
          <w:b w:val="0"/>
          <w:bCs w:val="0"/>
          <w:color w:val="auto"/>
        </w:rPr>
        <w:t xml:space="preserve">found that batch effects </w:t>
      </w:r>
      <w:r w:rsidR="0067765D">
        <w:rPr>
          <w:rFonts w:eastAsiaTheme="minorEastAsia" w:cstheme="minorBidi"/>
          <w:b w:val="0"/>
          <w:bCs w:val="0"/>
          <w:color w:val="auto"/>
        </w:rPr>
        <w:t xml:space="preserve">also significantly influenced </w:t>
      </w:r>
      <w:r w:rsidRPr="00B67655">
        <w:rPr>
          <w:rFonts w:eastAsiaTheme="minorEastAsia" w:cstheme="minorBidi"/>
          <w:b w:val="0"/>
          <w:bCs w:val="0"/>
          <w:color w:val="auto"/>
        </w:rPr>
        <w:t>mRNA abundances,</w:t>
      </w:r>
      <w:r w:rsidR="0067765D">
        <w:rPr>
          <w:rFonts w:eastAsiaTheme="minorEastAsia" w:cstheme="minorBidi"/>
          <w:b w:val="0"/>
          <w:bCs w:val="0"/>
          <w:color w:val="auto"/>
        </w:rPr>
        <w:t xml:space="preserve"> with</w:t>
      </w:r>
      <w:r w:rsidRPr="00B67655">
        <w:rPr>
          <w:rFonts w:eastAsiaTheme="minorEastAsia" w:cstheme="minorBidi"/>
          <w:b w:val="0"/>
          <w:bCs w:val="0"/>
          <w:color w:val="auto"/>
        </w:rPr>
        <w:t xml:space="preserve"> </w:t>
      </w:r>
      <w:r w:rsidRPr="0067765D">
        <w:rPr>
          <w:rFonts w:eastAsiaTheme="minorEastAsia" w:cstheme="minorBidi"/>
          <w:b w:val="0"/>
          <w:bCs w:val="0"/>
          <w:i/>
          <w:color w:val="auto"/>
        </w:rPr>
        <w:t>z</w:t>
      </w:r>
      <w:r w:rsidR="00944057">
        <w:rPr>
          <w:rFonts w:eastAsiaTheme="minorEastAsia" w:cstheme="minorBidi"/>
          <w:b w:val="0"/>
          <w:bCs w:val="0"/>
          <w:color w:val="auto"/>
        </w:rPr>
        <w:t xml:space="preserve"> = </w:t>
      </w:r>
      <w:r w:rsidR="007229C2" w:rsidRPr="007229C2">
        <w:rPr>
          <w:color w:val="0000FF"/>
        </w:rPr>
        <w:t>−</w:t>
      </w:r>
      <w:r w:rsidRPr="00B67655">
        <w:rPr>
          <w:rFonts w:eastAsiaTheme="minorEastAsia" w:cstheme="minorBidi"/>
          <w:b w:val="0"/>
          <w:bCs w:val="0"/>
          <w:color w:val="auto"/>
        </w:rPr>
        <w:t>2.82.</w:t>
      </w:r>
    </w:p>
    <w:p w14:paraId="56C3ABC8" w14:textId="36F44BFF"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1</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7229C2">
        <w:rPr>
          <w:color w:val="0000FF"/>
        </w:rPr>
        <w:t>−</w:t>
      </w:r>
      <w:r w:rsidR="00944057">
        <w:rPr>
          <w:rFonts w:eastAsiaTheme="minorEastAsia" w:cstheme="minorBidi"/>
          <w:b w:val="0"/>
          <w:bCs w:val="0"/>
          <w:color w:val="auto"/>
        </w:rPr>
        <w:t xml:space="preserve">4.78, </w:t>
      </w:r>
      <w:r w:rsidR="007229C2" w:rsidRPr="007229C2">
        <w:rPr>
          <w:color w:val="0000FF"/>
        </w:rPr>
        <w:t>−</w:t>
      </w:r>
      <w:r w:rsidR="00944057">
        <w:rPr>
          <w:rFonts w:eastAsiaTheme="minorEastAsia" w:cstheme="minorBidi"/>
          <w:b w:val="0"/>
          <w:bCs w:val="0"/>
          <w:color w:val="auto"/>
        </w:rPr>
        <w:t xml:space="preserve">4.21, and </w:t>
      </w:r>
      <w:r w:rsidR="007229C2" w:rsidRPr="007229C2">
        <w:rPr>
          <w:color w:val="0000FF"/>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7229C2">
        <w:rPr>
          <w:color w:val="0000FF"/>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390A2DEF"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1</w:t>
      </w:r>
      <w:r w:rsidR="00B67655" w:rsidRPr="00B67655">
        <w:rPr>
          <w:rFonts w:eastAsiaTheme="minorEastAsia" w:cstheme="minorBidi"/>
          <w:b w:val="0"/>
          <w:bCs w:val="0"/>
          <w:color w:val="auto"/>
        </w:rPr>
        <w:t xml:space="preserve"> and carbon source</w:t>
      </w:r>
      <w:r>
        <w:rPr>
          <w:rFonts w:eastAsiaTheme="minorEastAsia" w:cstheme="minorBidi"/>
          <w:b w:val="0"/>
          <w:bCs w:val="0"/>
          <w:color w:val="auto"/>
        </w:rPr>
        <w:t>, effects that weren’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3BC80097"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6D1FF6" w:rsidRPr="00964F22">
        <w:rPr>
          <w:color w:val="000000" w:themeColor="text1"/>
        </w:rPr>
        <w:t xml:space="preserve"> DeSeq2 </w:t>
      </w:r>
      <w:r w:rsidR="006F2E1A" w:rsidRPr="00964F22">
        <w:rPr>
          <w:color w:val="000000" w:themeColor="text1"/>
        </w:rPr>
        <w:fldChar w:fldCharType="begin"/>
      </w:r>
      <w:r w:rsidR="006F2E1A" w:rsidRPr="00964F22">
        <w:rPr>
          <w:color w:val="000000" w:themeColor="text1"/>
        </w:rPr>
        <w:instrText xml:space="preserve"> ADDIN ZOTERO_ITEM CSL_CITATION {"citationID":"Ml4OLZh6","properties":{"formattedCitation":"(Love, Huber, and Anders 2014)","plainCitation":"(Love, Huber, and Anders 2014)"},"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6F2E1A" w:rsidRPr="00964F22">
        <w:rPr>
          <w:noProof/>
          <w:color w:val="000000" w:themeColor="text1"/>
        </w:rPr>
        <w:t>(Love, Huber, and Anders 2014)</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Pr="00964F22">
        <w:rPr>
          <w:color w:val="000000" w:themeColor="text1"/>
        </w:rPr>
        <w:t>d a reference condition of glucose as carbon source, base level</w:t>
      </w:r>
      <w:r w:rsidR="00D51D05" w:rsidRPr="00964F22">
        <w:rPr>
          <w:color w:val="000000" w:themeColor="text1"/>
        </w:rPr>
        <w:t>, 5</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1</w:t>
      </w:r>
      <w:r w:rsidR="00033329" w:rsidRPr="00964F22">
        <w:rPr>
          <w:color w:val="000000" w:themeColor="text1"/>
        </w:rPr>
        <w:t>,</w:t>
      </w:r>
      <w:r w:rsidR="006D1FF6" w:rsidRPr="00964F22">
        <w:rPr>
          <w:color w:val="000000" w:themeColor="text1"/>
        </w:rPr>
        <w:t xml:space="preserve"> </w:t>
      </w:r>
      <w:r w:rsidRPr="00964F22">
        <w:rPr>
          <w:color w:val="000000" w:themeColor="text1"/>
        </w:rPr>
        <w:t>and base level</w:t>
      </w:r>
      <w:r w:rsidR="00613136" w:rsidRPr="00964F22">
        <w:rPr>
          <w:color w:val="000000" w:themeColor="text1"/>
        </w:rPr>
        <w:t>, 0.8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033329" w:rsidRPr="00964F22">
        <w:rPr>
          <w:color w:val="000000" w:themeColor="text1"/>
        </w:rPr>
        <w:t>. We then compared RNA and protein abundances between this reference condition and the alternative conditions (different carbon sources, elevated Na</w:t>
      </w:r>
      <w:r w:rsidR="00033329" w:rsidRPr="00964F22">
        <w:rPr>
          <w:color w:val="000000" w:themeColor="text1"/>
          <w:vertAlign w:val="superscript"/>
        </w:rPr>
        <w:t>+1</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033329" w:rsidRPr="00964F22">
        <w:rPr>
          <w:bCs/>
          <w:color w:val="000000" w:themeColor="text1"/>
        </w:rPr>
        <w:t xml:space="preserve">). Note that a detailed comparison of reference exponential phase vs. reference stationary phase has already been published </w:t>
      </w:r>
      <w:r w:rsidR="0021376A" w:rsidRPr="00964F22">
        <w:rPr>
          <w:bCs/>
          <w:color w:val="000000" w:themeColor="text1"/>
        </w:rPr>
        <w:fldChar w:fldCharType="begin"/>
      </w:r>
      <w:r w:rsidR="0021376A" w:rsidRPr="00964F22">
        <w:rPr>
          <w:bCs/>
          <w:color w:val="000000" w:themeColor="text1"/>
        </w:rPr>
        <w:instrText xml:space="preserve"> ADDIN ZOTERO_ITEM CSL_CITATION {"citationID":"jBMOY2c9","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1376A" w:rsidRPr="00964F22">
        <w:rPr>
          <w:bCs/>
          <w:color w:val="000000" w:themeColor="text1"/>
        </w:rPr>
        <w:fldChar w:fldCharType="separate"/>
      </w:r>
      <w:r w:rsidR="0021376A" w:rsidRPr="00964F22">
        <w:rPr>
          <w:bCs/>
          <w:noProof/>
          <w:color w:val="000000" w:themeColor="text1"/>
        </w:rPr>
        <w:t>(Houser et al. 2015)</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18C10566"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A469C">
        <w:rPr>
          <w:color w:val="000000" w:themeColor="text1"/>
        </w:rPr>
        <w:t xml:space="preserve">, at an FDR-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een mRNAs and proteins (Figure 4</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4A469C" w:rsidRPr="00E271BC">
        <w:rPr>
          <w:color w:val="000000" w:themeColor="text1"/>
          <w:vertAlign w:val="superscript"/>
        </w:rPr>
        <w:t>+1</w:t>
      </w:r>
      <w:r w:rsidR="004A469C">
        <w:rPr>
          <w:color w:val="000000" w:themeColor="text1"/>
          <w:vertAlign w:val="superscript"/>
        </w:rPr>
        <w:t xml:space="preserve"> </w:t>
      </w:r>
      <w:r w:rsidR="004A469C">
        <w:rPr>
          <w:color w:val="000000" w:themeColor="text1"/>
        </w:rPr>
        <w:t xml:space="preserve">and for the carbon source glycerol, whereas mRNA showed the most differential regulation for altered </w:t>
      </w:r>
      <w:r w:rsidR="004A469C" w:rsidRPr="009C6843">
        <w:rPr>
          <w:bCs/>
        </w:rPr>
        <w:t>Mg</w:t>
      </w:r>
      <w:r w:rsidR="004A469C" w:rsidRPr="009C6843">
        <w:rPr>
          <w:bCs/>
          <w:vertAlign w:val="superscript"/>
        </w:rPr>
        <w:t>+2</w:t>
      </w:r>
      <w:r w:rsidR="004A469C" w:rsidRPr="009C6843">
        <w:t xml:space="preserve"> levels and again for the carbon source glycerol.</w:t>
      </w:r>
    </w:p>
    <w:p w14:paraId="7F2B73D4" w14:textId="77777777" w:rsidR="002A151E" w:rsidRPr="009C6843" w:rsidRDefault="002A151E" w:rsidP="003A289C"/>
    <w:p w14:paraId="38430FCF" w14:textId="63465DE2" w:rsidR="006D1FF6" w:rsidRPr="009C6843" w:rsidRDefault="00360CF7" w:rsidP="003A289C">
      <w:r w:rsidRPr="009C6843">
        <w:t>For mRNA concentrations all investigated salt stresses mostly causes down regulation compared to the base levels with an exception of stationary phase high Mg concentrations.</w:t>
      </w:r>
      <w:r w:rsidR="002A151E" w:rsidRPr="009C6843">
        <w:t xml:space="preserve"> The effect of changing carbon sources</w:t>
      </w:r>
      <w:r w:rsidRPr="009C6843">
        <w:t xml:space="preserve"> </w:t>
      </w:r>
      <w:r w:rsidR="002A151E" w:rsidRPr="009C6843">
        <w:t xml:space="preserve">causes mostly down regulation in mRNA levels with an exception of stationary phase lactate experiments. If we focus on protein concentrations low or high Mg concentrations either cause no or few significant change. </w:t>
      </w:r>
      <w:r w:rsidR="004A3752" w:rsidRPr="009C6843">
        <w:t xml:space="preserve">On the other hand high Na causes lots of proteins to change their concentrations significantly both in exponential and </w:t>
      </w:r>
      <w:r w:rsidR="004A3752" w:rsidRPr="009C6843">
        <w:lastRenderedPageBreak/>
        <w:t>stationary phases. Glycerol causes mostly down regulation of proteins, gluconate causes no change in protein concentrations and lactate causes up regulation of some proteins.</w:t>
      </w:r>
    </w:p>
    <w:p w14:paraId="62E2E73F" w14:textId="77777777" w:rsidR="003A289C" w:rsidRPr="009C6843" w:rsidRDefault="003A289C" w:rsidP="003A289C"/>
    <w:p w14:paraId="180A6616" w14:textId="2714B144" w:rsidR="004A3752" w:rsidRPr="009C6843" w:rsidRDefault="004A3752" w:rsidP="005E0DA3">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 </w:t>
      </w:r>
    </w:p>
    <w:p w14:paraId="555664F3" w14:textId="77777777" w:rsidR="009F4A72" w:rsidRPr="009C6843" w:rsidRDefault="009F4A72" w:rsidP="005E0DA3"/>
    <w:p w14:paraId="6E6B98A3" w14:textId="48E550C6" w:rsidR="009F4A72" w:rsidRPr="009C6843" w:rsidRDefault="009F4A72" w:rsidP="005E0DA3">
      <w:r w:rsidRPr="009C6843">
        <w:t>Most of significant differentially expressed mRNAs are related with Mg stress</w:t>
      </w:r>
      <w:r w:rsidR="00262505" w:rsidRPr="009C6843">
        <w:t xml:space="preserve"> (73% of all </w:t>
      </w:r>
      <w:r w:rsidR="00EE517F" w:rsidRPr="009C6843">
        <w:t xml:space="preserve">mRNAs) </w:t>
      </w:r>
      <w:r w:rsidR="00262505" w:rsidRPr="009C6843">
        <w:t>in exponential phase and 75% of all data in stationary phase)</w:t>
      </w:r>
      <w:r w:rsidRPr="009C6843">
        <w:t xml:space="preserve"> and for exponential phase a big portion of them are also differentially expressed with changing carbon sources</w:t>
      </w:r>
      <w:r w:rsidR="00EE517F" w:rsidRPr="009C6843">
        <w:t xml:space="preserve"> (30% of all mRNAs</w:t>
      </w:r>
      <w:r w:rsidR="00262505" w:rsidRPr="009C6843">
        <w:t>)</w:t>
      </w:r>
      <w:r w:rsidRPr="009C6843">
        <w:t>. Ratio of significantly expressed mRNAs associated with changing carbon sources are decreased in stationary phase compared to exponential phase</w:t>
      </w:r>
      <w:r w:rsidR="00262505" w:rsidRPr="009C6843">
        <w:t xml:space="preserve"> (50% of all data in exponential phase and 27% of all data in stationary phase)</w:t>
      </w:r>
      <w:r w:rsidRPr="009C6843">
        <w:t>. Ratio of significantly expressed mRNAs associated with changing Na increased in stationary phase compared to exponential phase</w:t>
      </w:r>
      <w:r w:rsidR="00262505" w:rsidRPr="009C6843">
        <w:t xml:space="preserve"> (12% of all data in exponential phase and 30% of all data in stationary phase)</w:t>
      </w:r>
      <w:r w:rsidRPr="009C6843">
        <w:t>. The dominant factor that affect</w:t>
      </w:r>
      <w:r w:rsidR="00262505" w:rsidRPr="009C6843">
        <w:t>s</w:t>
      </w:r>
      <w:r w:rsidRPr="009C6843">
        <w:t xml:space="preserve"> the protein concentrations is Na stress in both exponential and stationary phase</w:t>
      </w:r>
      <w:r w:rsidR="00262505" w:rsidRPr="009C6843">
        <w:t xml:space="preserve"> (85% of all data in exponential phase and </w:t>
      </w:r>
      <w:r w:rsidR="006E4EDD" w:rsidRPr="009C6843">
        <w:t>89% of all data in stationary phase</w:t>
      </w:r>
      <w:r w:rsidR="00262505" w:rsidRPr="009C6843">
        <w:t>), it is not only the biggest one but also shares its proteins with both carbon source Mg stress.</w:t>
      </w:r>
    </w:p>
    <w:p w14:paraId="688105D2" w14:textId="77777777" w:rsidR="006E4EDD" w:rsidRPr="008272F5" w:rsidRDefault="006E4EDD" w:rsidP="005E0DA3">
      <w:pPr>
        <w:rPr>
          <w:color w:val="0000FF"/>
        </w:rPr>
      </w:pPr>
    </w:p>
    <w:p w14:paraId="7F8BB649" w14:textId="61F880B7" w:rsidR="00810298" w:rsidRPr="00790C42" w:rsidRDefault="00667D70" w:rsidP="005E0DA3">
      <w:pPr>
        <w:rPr>
          <w:highlight w:val="lightGray"/>
        </w:rPr>
      </w:pPr>
      <w:r w:rsidRPr="00790C42">
        <w:t xml:space="preserve">To see the response of E.coli to different external conditions we look </w:t>
      </w:r>
      <w:r w:rsidR="00790C42">
        <w:t xml:space="preserve">at the </w:t>
      </w:r>
      <w:r w:rsidRPr="00790C42">
        <w:t>significantly altered biological pathways and molecular activities of gene products. We use Kyoto Encyclopedia of</w:t>
      </w:r>
      <w:r w:rsidR="006267EB" w:rsidRPr="00790C42">
        <w:t xml:space="preserve"> Genes and Genomes (KEGG) </w:t>
      </w:r>
      <w:r w:rsidR="006267EB" w:rsidRPr="00790C42">
        <w:fldChar w:fldCharType="begin"/>
      </w:r>
      <w:r w:rsidR="006267EB" w:rsidRPr="00790C42">
        <w:instrText xml:space="preserve"> ADDIN ZOTERO_ITEM CSL_CITATION {"citationID":"ba5F4iKO","properties":{"formattedCitation":"(Kanehisa and Goto 2000)","plainCitation":"(Kanehisa and Goto 2000)"},"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790C42">
        <w:fldChar w:fldCharType="separate"/>
      </w:r>
      <w:r w:rsidR="006267EB" w:rsidRPr="00790C42">
        <w:rPr>
          <w:noProof/>
        </w:rPr>
        <w:t>(Kanehisa and Goto 2000)</w:t>
      </w:r>
      <w:r w:rsidR="006267EB" w:rsidRPr="00790C42">
        <w:fldChar w:fldCharType="end"/>
      </w:r>
      <w:r w:rsidRPr="00790C42">
        <w:t xml:space="preserve"> for biological pathways and annotations from Gene Ontology (GO)</w:t>
      </w:r>
      <w:r w:rsidR="006267EB" w:rsidRPr="00790C42">
        <w:t xml:space="preserve"> </w:t>
      </w:r>
      <w:r w:rsidRPr="00790C42">
        <w:t>Consortiu</w:t>
      </w:r>
      <w:r w:rsidR="006267EB" w:rsidRPr="00790C42">
        <w:t xml:space="preserve">m for molecular functions </w:t>
      </w:r>
      <w:r w:rsidR="006267EB" w:rsidRPr="00790C42">
        <w:fldChar w:fldCharType="begin"/>
      </w:r>
      <w:r w:rsidR="006267EB" w:rsidRPr="00790C42">
        <w:instrText xml:space="preserve"> ADDIN ZOTERO_ITEM CSL_CITATION {"citationID":"O3W7qSYI","properties":{"formattedCitation":"(Ashburner et al. 2000)","plainCitation":"(Ashburner et al. 2000)"},"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790C42">
        <w:fldChar w:fldCharType="separate"/>
      </w:r>
      <w:r w:rsidR="006267EB" w:rsidRPr="00790C42">
        <w:rPr>
          <w:noProof/>
        </w:rPr>
        <w:t>(Ashburner et al. 2000)</w:t>
      </w:r>
      <w:r w:rsidR="006267EB" w:rsidRPr="00790C42">
        <w:fldChar w:fldCharType="end"/>
      </w:r>
      <w:r w:rsidRPr="00790C42">
        <w:t>. To find the significantly altered GO annotations and KEGG pathways we use DAVID</w:t>
      </w:r>
      <w:r w:rsidR="006267EB" w:rsidRPr="00790C42">
        <w:t xml:space="preserve"> </w:t>
      </w:r>
      <w:r w:rsidR="006267EB" w:rsidRPr="00790C42">
        <w:fldChar w:fldCharType="begin"/>
      </w:r>
      <w:r w:rsidR="006267EB" w:rsidRPr="00790C42">
        <w:instrText xml:space="preserve"> ADDIN ZOTERO_ITEM CSL_CITATION {"citationID":"Hhb0xQsJ","properties":{"formattedCitation":"(Huang, Sherman, and Lempicki 2008)","plainCitation":"(Huang, Sherman, and Lempicki 200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6267EB" w:rsidRPr="00790C42">
        <w:fldChar w:fldCharType="separate"/>
      </w:r>
      <w:r w:rsidR="006267EB" w:rsidRPr="00790C42">
        <w:rPr>
          <w:noProof/>
        </w:rPr>
        <w:t>(Huang, Sherman, and Lempicki 2008)</w:t>
      </w:r>
      <w:r w:rsidR="006267EB" w:rsidRPr="00790C42">
        <w:fldChar w:fldCharType="end"/>
      </w:r>
      <w:r w:rsidRPr="00790C42">
        <w:t xml:space="preserve"> web tools, and use </w:t>
      </w:r>
      <w:r w:rsidRPr="00790C42">
        <w:rPr>
          <w:i/>
        </w:rPr>
        <w:t>P' = 0.05</w:t>
      </w:r>
      <w:r w:rsidRPr="00790C42">
        <w:t xml:space="preserve"> to filter significantly altered molecular activities and biological pathways.</w:t>
      </w:r>
      <w:r w:rsidR="006267EB" w:rsidRPr="00790C42">
        <w:t xml:space="preserve"> </w:t>
      </w:r>
      <w:r w:rsidR="009E12B3" w:rsidRPr="00790C42">
        <w:t>Su</w:t>
      </w:r>
      <w:r w:rsidR="00FF43E9" w:rsidRPr="00790C42">
        <w:t>pplementary tables 6 and 7 show</w:t>
      </w:r>
      <w:r w:rsidR="009E12B3" w:rsidRPr="00790C42">
        <w:t xml:space="preserve"> </w:t>
      </w:r>
      <w:r w:rsidR="00FF43E9" w:rsidRPr="00790C42">
        <w:t xml:space="preserve">the </w:t>
      </w:r>
      <w:r w:rsidR="009E12B3" w:rsidRPr="00790C42">
        <w:t xml:space="preserve">top 5 significantly altered </w:t>
      </w:r>
      <w:r w:rsidR="006267EB" w:rsidRPr="00790C42">
        <w:t xml:space="preserve">biological pathways indicated by KEGG </w:t>
      </w:r>
      <w:r w:rsidR="009E12B3" w:rsidRPr="00790C42">
        <w:t xml:space="preserve">and molecular function </w:t>
      </w:r>
      <w:r w:rsidR="00FF43E9" w:rsidRPr="00790C42">
        <w:t>as indicated by</w:t>
      </w:r>
      <w:r w:rsidR="009E12B3" w:rsidRPr="00790C42">
        <w:t xml:space="preserve"> GO annotations under different conditions. We also individually display the changed pathways</w:t>
      </w:r>
      <w:r w:rsidR="007716D9" w:rsidRPr="00790C42">
        <w:t>/annotations and associated, significantly altered mRNAs and proteins</w:t>
      </w:r>
      <w:r w:rsidR="009E12B3" w:rsidRPr="00790C42">
        <w:t xml:space="preserve"> under supplementary figures</w:t>
      </w:r>
      <w:r w:rsidR="00FF43E9" w:rsidRPr="00790C42">
        <w:t xml:space="preserve"> </w:t>
      </w:r>
      <w:r w:rsidR="00810298" w:rsidRPr="00790C42">
        <w:t>1</w:t>
      </w:r>
      <w:r w:rsidR="00BE15CA" w:rsidRPr="00790C42">
        <w:t>–</w:t>
      </w:r>
      <w:r w:rsidR="00810298" w:rsidRPr="00790C42">
        <w:t>39</w:t>
      </w:r>
      <w:r w:rsidR="009E12B3" w:rsidRPr="00790C42">
        <w:t xml:space="preserve">. </w:t>
      </w:r>
      <w:r w:rsidR="00810298" w:rsidRPr="00790C42">
        <w:t>Significantly al</w:t>
      </w:r>
      <w:r w:rsidR="00790C42" w:rsidRPr="00790C42">
        <w:t>tered KEGG pathways with high Na</w:t>
      </w:r>
      <w:r w:rsidR="00790C42" w:rsidRPr="00790C42">
        <w:rPr>
          <w:vertAlign w:val="superscript"/>
        </w:rPr>
        <w:t>+1</w:t>
      </w:r>
      <w:r w:rsidR="00810298" w:rsidRPr="00790C42">
        <w:t xml:space="preserve"> and </w:t>
      </w:r>
      <w:r w:rsidR="00790C42" w:rsidRPr="00790C42">
        <w:t>high Mg</w:t>
      </w:r>
      <w:r w:rsidR="00790C42" w:rsidRPr="00790C42">
        <w:rPr>
          <w:vertAlign w:val="superscript"/>
        </w:rPr>
        <w:t>+2</w:t>
      </w:r>
      <w:r w:rsidR="00790C42" w:rsidRPr="00790C42">
        <w:t xml:space="preserve"> </w:t>
      </w:r>
      <w:r w:rsidR="00810298" w:rsidRPr="00790C42">
        <w:t>concentrations</w:t>
      </w:r>
      <w:r w:rsidR="00790C42" w:rsidRPr="00790C42">
        <w:t xml:space="preserve"> in exponential phase associated with mRNA concentrations are shown in figures 6 and 7. As one can see, almost all of the most altered pathways are significantly down regulated in both situations</w:t>
      </w:r>
    </w:p>
    <w:p w14:paraId="4ED76DF0" w14:textId="77777777" w:rsidR="009E12B3" w:rsidRPr="00790C42" w:rsidRDefault="009E12B3" w:rsidP="005E0DA3"/>
    <w:p w14:paraId="38C92860" w14:textId="56E31C24" w:rsidR="006E4EDD" w:rsidRPr="00790C42" w:rsidRDefault="009E12B3" w:rsidP="005E0DA3">
      <w:r w:rsidRPr="00790C42">
        <w:t>W</w:t>
      </w:r>
      <w:r w:rsidR="006E4EDD" w:rsidRPr="00790C42">
        <w:t xml:space="preserve">e </w:t>
      </w:r>
      <w:r w:rsidRPr="00790C42">
        <w:t xml:space="preserve">also </w:t>
      </w:r>
      <w:r w:rsidR="009D4F6B" w:rsidRPr="00790C42">
        <w:t xml:space="preserve">found, </w:t>
      </w:r>
      <w:r w:rsidR="00481646" w:rsidRPr="00790C42">
        <w:t xml:space="preserve">in </w:t>
      </w:r>
      <w:r w:rsidR="009D4F6B" w:rsidRPr="00790C42">
        <w:t xml:space="preserve">contrast to other salt stresses </w:t>
      </w:r>
      <w:r w:rsidR="00790C42">
        <w:t>we observed</w:t>
      </w:r>
      <w:r w:rsidR="009D4F6B" w:rsidRPr="00790C42">
        <w:t xml:space="preserve">, high Mg concentrations in stationary phase causes up regulation of many metabolism related pathways </w:t>
      </w:r>
      <w:r w:rsidR="008272F5" w:rsidRPr="00790C42">
        <w:t>(F</w:t>
      </w:r>
      <w:r w:rsidR="00EA61CF" w:rsidRPr="00790C42">
        <w:t xml:space="preserve">igure </w:t>
      </w:r>
      <w:r w:rsidR="009D4F6B" w:rsidRPr="00790C42">
        <w:t>8</w:t>
      </w:r>
      <w:r w:rsidR="00625119" w:rsidRPr="00790C42">
        <w:t xml:space="preserve">), </w:t>
      </w:r>
      <w:r w:rsidR="00794E3C" w:rsidRPr="00790C42">
        <w:t>which seems like an exception when considering other up and down regulation trends. (Figure 9)</w:t>
      </w:r>
    </w:p>
    <w:p w14:paraId="77D5FF8A" w14:textId="77777777" w:rsidR="004A3752" w:rsidRDefault="004A3752" w:rsidP="005E0DA3">
      <w:pPr>
        <w:rPr>
          <w:color w:val="0000FF"/>
        </w:rPr>
      </w:pPr>
    </w:p>
    <w:p w14:paraId="0D0BCD43" w14:textId="70ED617B" w:rsidR="0040122D" w:rsidRDefault="006E46BD" w:rsidP="004F79A2">
      <w:pPr>
        <w:pStyle w:val="Heading2"/>
      </w:pPr>
      <w:r>
        <w:t>Discussion</w:t>
      </w:r>
    </w:p>
    <w:p w14:paraId="0E932949" w14:textId="77777777" w:rsidR="004F79A2" w:rsidRDefault="004F79A2" w:rsidP="004F79A2"/>
    <w:p w14:paraId="6B073D37" w14:textId="01FDB83C" w:rsidR="00776B56" w:rsidRDefault="008272F5" w:rsidP="00776B56">
      <w:r>
        <w:t xml:space="preserve">We hav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have considered </w:t>
      </w:r>
      <w:r w:rsidR="00FD38BF">
        <w:t>include</w:t>
      </w:r>
      <w:r w:rsidR="009D56DD">
        <w:t xml:space="preserve"> f</w:t>
      </w:r>
      <w:r w:rsidR="00776B56">
        <w:t>our different carbon source</w:t>
      </w:r>
      <w:r w:rsidR="009D56DD">
        <w:t>s</w:t>
      </w:r>
      <w:r>
        <w:t xml:space="preserve">, </w:t>
      </w:r>
      <w:r w:rsidR="009D56DD">
        <w:t xml:space="preserve">variations of </w:t>
      </w:r>
      <w:r w:rsidR="001146A4">
        <w:t>Na</w:t>
      </w:r>
      <w:r w:rsidRPr="008272F5">
        <w:rPr>
          <w:vertAlign w:val="superscript"/>
        </w:rPr>
        <w:t>+1</w:t>
      </w:r>
      <w:r w:rsidR="000E22E3">
        <w:t xml:space="preserve"> and</w:t>
      </w:r>
      <w:r w:rsidR="00D76036">
        <w:rPr>
          <w:sz w:val="28"/>
        </w:rPr>
        <w:t xml:space="preserve"> </w:t>
      </w:r>
      <w:r w:rsidR="00D76036" w:rsidRPr="00FD38BF">
        <w:t>Mg</w:t>
      </w:r>
      <w:r w:rsidRPr="008272F5">
        <w:rPr>
          <w:vertAlign w:val="superscript"/>
        </w:rPr>
        <w:t>+2</w:t>
      </w:r>
      <w:r w:rsidR="00D76036" w:rsidRPr="00FD38BF">
        <w:t xml:space="preserve"> </w:t>
      </w:r>
      <w:r w:rsidR="00FD38BF" w:rsidRPr="00FD38BF">
        <w:t xml:space="preserve">stress </w:t>
      </w:r>
      <w:r w:rsidR="00C64BDE" w:rsidRPr="00FD38BF">
        <w:t>levels</w:t>
      </w:r>
      <w:r>
        <w:t xml:space="preserve">, and growth into deep stationary phase, up to two weeks post inoculation. We have found that gene regulation changes the most with </w:t>
      </w:r>
      <w:r>
        <w:lastRenderedPageBreak/>
        <w:t xml:space="preserve">respect to growth phase; in general, the exponential phase under one condition is more similar to the exponential phase under another condition than to the stationary phase under the same condition. Further, we have found that the smallest number of differentially expressed genes for different carbon sources, and larger numbers for different salt stresses. Under salt stress, most genes tend to be down-regulated, with the exception of elevated </w:t>
      </w:r>
      <w:r w:rsidRPr="00FD38BF">
        <w:t>Mg</w:t>
      </w:r>
      <w:r w:rsidRPr="008272F5">
        <w:rPr>
          <w:vertAlign w:val="superscript"/>
        </w:rPr>
        <w:t>+2</w:t>
      </w:r>
      <w:r w:rsidRPr="00FD38BF">
        <w:t xml:space="preserve"> </w:t>
      </w:r>
      <w:r>
        <w:t xml:space="preserve">in stationary phase, where we have found over twice as many up-regulated mRNAs as down-regulated mRNAs. Finally, our measurements provide a </w:t>
      </w:r>
      <w:r w:rsidR="00D0045F">
        <w:t>comprehensive</w:t>
      </w:r>
      <w:r w:rsidR="00C64BDE">
        <w:t xml:space="preserve"> dataset </w:t>
      </w:r>
      <w:r>
        <w:t xml:space="preserve">that will be useful for future modeling of the </w:t>
      </w:r>
      <w:r w:rsidRPr="003067F7">
        <w:rPr>
          <w:i/>
        </w:rPr>
        <w:t>E. coli</w:t>
      </w:r>
      <w:r>
        <w:rPr>
          <w:i/>
        </w:rPr>
        <w:t xml:space="preserve"> </w:t>
      </w:r>
      <w:r w:rsidRPr="008272F5">
        <w:t>metabolism</w:t>
      </w:r>
      <w:r w:rsidR="00776B56">
        <w:t>.</w:t>
      </w:r>
      <w:r>
        <w:t xml:space="preserve"> </w:t>
      </w:r>
    </w:p>
    <w:p w14:paraId="594B40C4" w14:textId="77777777" w:rsidR="00EA44BC" w:rsidRDefault="00EA44BC" w:rsidP="00776B56"/>
    <w:p w14:paraId="05902EED" w14:textId="146AD465" w:rsidR="00BB570B" w:rsidRPr="00BB570B" w:rsidRDefault="008272F5" w:rsidP="00776B56">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nd depth of different stresses. For example </w:t>
      </w:r>
      <w:r w:rsidR="00435168">
        <w:fldChar w:fldCharType="begin"/>
      </w:r>
      <w:r w:rsidR="00435168">
        <w:instrText xml:space="preserve"> ADDIN ZOTERO_ITEM CSL_CITATION {"citationID":"fOX3f0X8","properties":{"formattedCitation":"(Schmidt et al. 2015)","plainCitation":"(Schmidt et al. 2015)"},"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fldChar w:fldCharType="separate"/>
      </w:r>
      <w:r w:rsidR="00435168">
        <w:rPr>
          <w:noProof/>
        </w:rPr>
        <w:t>(</w:t>
      </w:r>
      <w:r w:rsidR="00475604" w:rsidRPr="00475604">
        <w:rPr>
          <w:noProof/>
        </w:rPr>
        <w:t xml:space="preserve"> </w:t>
      </w:r>
      <w:r w:rsidR="00475604">
        <w:rPr>
          <w:noProof/>
        </w:rPr>
        <w:t>Schmidt et al. 2015</w:t>
      </w:r>
      <w:r w:rsidR="00435168">
        <w:rPr>
          <w:noProof/>
        </w:rPr>
        <w:t>)</w:t>
      </w:r>
      <w:r w:rsidR="00435168">
        <w:fldChar w:fldCharType="end"/>
      </w:r>
      <w:r w:rsidR="00435168">
        <w:t xml:space="preserve"> only focuses on protein levels and measures (&gt;2300) genes and deals with 22 unique conditions</w:t>
      </w:r>
      <w:r w:rsidR="00FD6FAD">
        <w:t xml:space="preserve">. That researchs focus os more on distribution of protein mass within clusters of orthologous groups under different stress conditions and they try to find how cells are allocated under different conditions in our study instead of COG allocations we more focused on KEGG pathways. </w:t>
      </w:r>
      <w:r w:rsidR="00435168">
        <w:fldChar w:fldCharType="begin"/>
      </w:r>
      <w:r w:rsidR="00435168">
        <w:instrText xml:space="preserve"> ADDIN ZOTERO_ITEM CSL_CITATION {"citationID":"BzAkJ7aQ","properties":{"formattedCitation":"(Soufi et al. 2015)","plainCitation":"(Soufi et al. 2015)"},"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fldChar w:fldCharType="separate"/>
      </w:r>
      <w:r w:rsidR="00435168">
        <w:rPr>
          <w:noProof/>
        </w:rPr>
        <w:t>(Soufi et al. 2015)</w:t>
      </w:r>
      <w:r w:rsidR="00435168">
        <w:fldChar w:fldCharType="end"/>
      </w:r>
      <w:r w:rsidR="00435168">
        <w:t xml:space="preserve"> again measures (&gt;2300) proteins and deals with 10 unique conditions.</w:t>
      </w:r>
      <w:r w:rsidR="00D04EB2">
        <w:t xml:space="preserve"> </w:t>
      </w:r>
      <w:r w:rsidR="00FD6FAD">
        <w:t xml:space="preserve">They more focused on up and down regulated proteins under different ethanol stresses. They applied different stresses than our study they found some similar results like down regulation of genes associated with arginine biosynthesis and metallic ion binding. </w:t>
      </w:r>
      <w:r w:rsidR="00D04EB2">
        <w:t xml:space="preserve">Similarly, </w:t>
      </w:r>
      <w:r w:rsidR="00D04EB2">
        <w:fldChar w:fldCharType="begin"/>
      </w:r>
      <w:r w:rsidR="00D04EB2">
        <w:instrText xml:space="preserve"> ADDIN ZOTERO_ITEM CSL_CITATION {"citationID":"8cvy6icV","properties":{"formattedCitation":"(Lewis et al. 2010)","plainCitation":"(Lewis et al. 2010)"},"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fldChar w:fldCharType="separate"/>
      </w:r>
      <w:r w:rsidR="00D04EB2">
        <w:rPr>
          <w:noProof/>
        </w:rPr>
        <w:t>(Lewis et al. 2010)</w:t>
      </w:r>
      <w:r w:rsidR="00D04EB2">
        <w:fldChar w:fldCharType="end"/>
      </w:r>
      <w:r w:rsidR="00D04EB2">
        <w:t xml:space="preserve"> deals with 3 different carbon sources and three to six replicas of adaptive process on them.</w:t>
      </w:r>
      <w:r w:rsidR="00435168">
        <w:t xml:space="preserve"> Although the </w:t>
      </w:r>
      <w:r w:rsidR="00435168">
        <w:fldChar w:fldCharType="begin"/>
      </w:r>
      <w:r w:rsidR="00435168">
        <w:instrText xml:space="preserve"> ADDIN ZOTERO_ITEM CSL_CITATION {"citationID":"NcUy11uE","properties":{"formattedCitation":"(Lewis et al. 2009)","plainCitation":"(Lewis et al. 2009)"},"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fldChar w:fldCharType="separate"/>
      </w:r>
      <w:r w:rsidR="00435168">
        <w:rPr>
          <w:noProof/>
        </w:rPr>
        <w:t>(Lewis et al. 2009)</w:t>
      </w:r>
      <w:r w:rsidR="00435168">
        <w:fldChar w:fldCharType="end"/>
      </w:r>
      <w:r w:rsidR="00435168">
        <w:t xml:space="preserve"> study focuses on 70 unique conditions in 213 expression profiles</w:t>
      </w:r>
      <w:r w:rsidR="00910C40">
        <w:t xml:space="preserve"> it does not look into protein expressions</w:t>
      </w:r>
      <w:r w:rsidR="00FD6FAD">
        <w:t xml:space="preserve"> and the focus of the study is the change in protein concentrations in evolved strains</w:t>
      </w:r>
      <w:r w:rsidR="00435168">
        <w:t>.</w:t>
      </w:r>
      <w:r>
        <w:t xml:space="preserve"> </w:t>
      </w:r>
      <w:r w:rsidR="00614298" w:rsidRPr="00475604">
        <w:t>In comparison, we considered 34</w:t>
      </w:r>
      <w:r w:rsidRPr="00475604">
        <w:t xml:space="preserve"> unique conditions, measur</w:t>
      </w:r>
      <w:r w:rsidR="009C7933" w:rsidRPr="00475604">
        <w:t>ed 143 mRNAs and 101</w:t>
      </w:r>
      <w:r w:rsidRPr="00475604">
        <w:t xml:space="preserve"> proteins.</w:t>
      </w:r>
    </w:p>
    <w:p w14:paraId="0764EB1B" w14:textId="77777777" w:rsidR="00BB570B" w:rsidRDefault="00BB570B" w:rsidP="00776B56"/>
    <w:p w14:paraId="6439721F" w14:textId="5789CBC0" w:rsidR="00752E78" w:rsidRPr="009C6843" w:rsidRDefault="00EA44BC" w:rsidP="00776B56">
      <w:r w:rsidRPr="009C6843">
        <w:t>We observe several differences between RNA and protein patterns</w:t>
      </w:r>
      <w:r w:rsidR="00850542" w:rsidRPr="009C6843">
        <w:t xml:space="preserve">. </w:t>
      </w:r>
      <w:r w:rsidR="00F052B6" w:rsidRPr="009C6843">
        <w:t>T</w:t>
      </w:r>
      <w:r w:rsidR="00D80A53" w:rsidRPr="009C6843">
        <w:t xml:space="preserve">he differences between RNA and Protein abundances are due to translation or protein degradation other than mRNA abundances which is determined by transcription and mRNA degradation. On the other hand, contribution of experimental noise to this variation is extremely low. </w:t>
      </w:r>
      <w:r w:rsidR="00D8265E" w:rsidRPr="009C6843">
        <w:t>O</w:t>
      </w:r>
      <w:r w:rsidR="00752E78" w:rsidRPr="009C6843">
        <w:t xml:space="preserve">ne </w:t>
      </w:r>
      <w:r w:rsidR="00D8265E" w:rsidRPr="009C6843">
        <w:t>other</w:t>
      </w:r>
      <w:r w:rsidR="00752E78" w:rsidRPr="009C6843">
        <w:t xml:space="preserve"> the significant observations is the difference between response patterns for </w:t>
      </w:r>
      <w:r w:rsidR="00F51155" w:rsidRPr="009C6843">
        <w:t>m</w:t>
      </w:r>
      <w:r w:rsidR="00752E78" w:rsidRPr="009C6843">
        <w:t xml:space="preserve">RNA and proteins. We measured the clustering </w:t>
      </w:r>
      <w:r w:rsidR="00F549FD" w:rsidRPr="009C6843">
        <w:t xml:space="preserve">quality of data sets with respect to variables we investigate for both </w:t>
      </w:r>
      <w:r w:rsidR="00F51155" w:rsidRPr="009C6843">
        <w:t>m</w:t>
      </w:r>
      <w:r w:rsidR="00F549FD" w:rsidRPr="009C6843">
        <w:t xml:space="preserve">RNA and protein data. Resulted order of clustering is different for proteins and </w:t>
      </w:r>
      <w:r w:rsidR="00F51155" w:rsidRPr="009C6843">
        <w:t>m</w:t>
      </w:r>
      <w:r w:rsidR="00F549FD" w:rsidRPr="009C6843">
        <w:t xml:space="preserve">RNA. For </w:t>
      </w:r>
      <w:r w:rsidR="00F51155" w:rsidRPr="009C6843">
        <w:t>mRNA</w:t>
      </w:r>
      <w:r w:rsidR="00F549FD" w:rsidRPr="009C6843">
        <w:t xml:space="preserve">s the most significant response is to change in </w:t>
      </w:r>
      <w:r w:rsidR="00F51155" w:rsidRPr="009C6843">
        <w:t>growth time</w:t>
      </w:r>
      <w:r w:rsidR="008146CA" w:rsidRPr="009C6843">
        <w:t xml:space="preserve"> (</w:t>
      </w:r>
      <w:r w:rsidR="008146CA" w:rsidRPr="009C6843">
        <w:rPr>
          <w:i/>
        </w:rPr>
        <w:t>z</w:t>
      </w:r>
      <w:r w:rsidR="00472806" w:rsidRPr="009C6843">
        <w:t xml:space="preserve"> </w:t>
      </w:r>
      <w:r w:rsidR="008146CA" w:rsidRPr="009C6843">
        <w:t>=</w:t>
      </w:r>
      <w:r w:rsidR="00472806" w:rsidRPr="009C6843">
        <w:t xml:space="preserve"> </w:t>
      </w:r>
      <w:r w:rsidR="007229C2" w:rsidRPr="009C6843">
        <w:t>−</w:t>
      </w:r>
      <w:r w:rsidR="008146CA" w:rsidRPr="009C6843">
        <w:t>23.99)</w:t>
      </w:r>
      <w:r w:rsidR="00472806" w:rsidRPr="009C6843">
        <w:t xml:space="preserve"> on the other hand for protein</w:t>
      </w:r>
      <w:r w:rsidR="00F549FD" w:rsidRPr="009C6843">
        <w:t xml:space="preserve"> </w:t>
      </w:r>
      <w:r w:rsidR="008146CA" w:rsidRPr="009C6843">
        <w:t>the significantly responding variables from most significant to least significant are Na levels (</w:t>
      </w:r>
      <w:r w:rsidR="004C204F" w:rsidRPr="009C6843">
        <w:rPr>
          <w:i/>
        </w:rPr>
        <w:t>z</w:t>
      </w:r>
      <w:r w:rsidR="00472806" w:rsidRPr="009C6843">
        <w:t xml:space="preserve"> </w:t>
      </w:r>
      <w:r w:rsidR="004C204F" w:rsidRPr="009C6843">
        <w:t>=</w:t>
      </w:r>
      <w:r w:rsidR="00472806" w:rsidRPr="009C6843">
        <w:t xml:space="preserve"> </w:t>
      </w:r>
      <w:r w:rsidR="007229C2" w:rsidRPr="009C6843">
        <w:t>−</w:t>
      </w:r>
      <w:r w:rsidR="008146CA" w:rsidRPr="009C6843">
        <w:t>4.78), growth phase (</w:t>
      </w:r>
      <w:r w:rsidR="00472806" w:rsidRPr="009C6843">
        <w:rPr>
          <w:i/>
        </w:rPr>
        <w:t>z</w:t>
      </w:r>
      <w:r w:rsidR="00472806" w:rsidRPr="009C6843">
        <w:t xml:space="preserve"> = </w:t>
      </w:r>
      <w:r w:rsidR="007229C2" w:rsidRPr="009C6843">
        <w:t>−</w:t>
      </w:r>
      <w:r w:rsidR="008146CA" w:rsidRPr="009C6843">
        <w:t>4.21) and carbon source (</w:t>
      </w:r>
      <w:r w:rsidR="008146CA" w:rsidRPr="009C6843">
        <w:rPr>
          <w:i/>
        </w:rPr>
        <w:t>z</w:t>
      </w:r>
      <w:r w:rsidR="00472806" w:rsidRPr="009C6843">
        <w:t xml:space="preserve"> </w:t>
      </w:r>
      <w:r w:rsidR="008146CA" w:rsidRPr="009C6843">
        <w:t>=</w:t>
      </w:r>
      <w:r w:rsidR="00472806" w:rsidRPr="009C6843">
        <w:t xml:space="preserve"> </w:t>
      </w:r>
      <w:r w:rsidR="007229C2" w:rsidRPr="009C6843">
        <w:t>−</w:t>
      </w:r>
      <w:r w:rsidR="008146CA" w:rsidRPr="009C6843">
        <w:t>3.25)</w:t>
      </w:r>
      <w:r w:rsidR="00F549FD" w:rsidRPr="009C6843">
        <w:t xml:space="preserve">. So </w:t>
      </w:r>
      <w:r w:rsidR="00B002D1" w:rsidRPr="009C6843">
        <w:t>we can conclude that the effect</w:t>
      </w:r>
      <w:r w:rsidR="00F549FD" w:rsidRPr="009C6843">
        <w:t xml:space="preserve"> of time in </w:t>
      </w:r>
      <w:r w:rsidR="00F51155" w:rsidRPr="009C6843">
        <w:t>m</w:t>
      </w:r>
      <w:r w:rsidR="00F549FD" w:rsidRPr="009C6843">
        <w:t xml:space="preserve">RNA level does </w:t>
      </w:r>
      <w:r w:rsidR="004C204F" w:rsidRPr="009C6843">
        <w:t>projected</w:t>
      </w:r>
      <w:r w:rsidR="00F549FD" w:rsidRPr="009C6843">
        <w:t xml:space="preserve"> to protein level</w:t>
      </w:r>
      <w:r w:rsidR="004C204F" w:rsidRPr="009C6843">
        <w:t xml:space="preserve"> in a statistically significant way</w:t>
      </w:r>
      <w:r w:rsidR="00F549FD" w:rsidRPr="009C6843">
        <w:t xml:space="preserve">. On the other hand </w:t>
      </w:r>
      <w:r w:rsidR="00BE537C" w:rsidRPr="009C6843">
        <w:t xml:space="preserve">effects of </w:t>
      </w:r>
      <w:r w:rsidR="004C204F" w:rsidRPr="009C6843">
        <w:t xml:space="preserve">Na levels and carbon source, </w:t>
      </w:r>
      <w:r w:rsidR="00BE537C" w:rsidRPr="009C6843">
        <w:t xml:space="preserve">which is more distributed than random when we consider </w:t>
      </w:r>
      <w:r w:rsidR="004C204F" w:rsidRPr="009C6843">
        <w:t>mRNA data</w:t>
      </w:r>
      <w:r w:rsidR="00BE537C" w:rsidRPr="009C6843">
        <w:t xml:space="preserve">, </w:t>
      </w:r>
      <w:r w:rsidR="004C204F" w:rsidRPr="009C6843">
        <w:t xml:space="preserve">seems to amplify </w:t>
      </w:r>
      <w:r w:rsidR="00BE537C" w:rsidRPr="009C6843">
        <w:t xml:space="preserve">in </w:t>
      </w:r>
      <w:r w:rsidR="004C204F" w:rsidRPr="009C6843">
        <w:t>protein</w:t>
      </w:r>
      <w:r w:rsidR="00BE537C" w:rsidRPr="009C6843">
        <w:t xml:space="preserve"> data. This might indicate other sources of regulation on proteins</w:t>
      </w:r>
      <w:r w:rsidR="00397900" w:rsidRPr="009C6843">
        <w:t xml:space="preserve"> depending on the </w:t>
      </w:r>
      <w:r w:rsidR="004C204F" w:rsidRPr="009C6843">
        <w:t xml:space="preserve">Na levels and </w:t>
      </w:r>
      <w:r w:rsidR="00397900" w:rsidRPr="009C6843">
        <w:t>carbon source</w:t>
      </w:r>
      <w:r w:rsidR="00BE537C" w:rsidRPr="009C6843">
        <w:t>.</w:t>
      </w:r>
    </w:p>
    <w:p w14:paraId="0ADBEBA7" w14:textId="70947C42" w:rsidR="00752E78" w:rsidRPr="009C6843" w:rsidRDefault="00196B75" w:rsidP="00196B75">
      <w:pPr>
        <w:tabs>
          <w:tab w:val="left" w:pos="2709"/>
        </w:tabs>
      </w:pPr>
      <w:r w:rsidRPr="009C6843">
        <w:tab/>
      </w:r>
    </w:p>
    <w:p w14:paraId="6A0EE8CB" w14:textId="79E5B6AF" w:rsidR="000331F9" w:rsidRPr="009C6843" w:rsidRDefault="009B0A33" w:rsidP="00776B56">
      <w:r w:rsidRPr="009C6843">
        <w:t xml:space="preserve">Another difference between RNA and protein responses is related with the distribution of number of significantly responding genes and proteins. Number of significantly responding elements </w:t>
      </w:r>
      <w:r w:rsidR="000331F9" w:rsidRPr="009C6843">
        <w:t>related with Mg</w:t>
      </w:r>
      <w:r w:rsidR="00780E8E" w:rsidRPr="009C6843">
        <w:rPr>
          <w:vertAlign w:val="superscript"/>
        </w:rPr>
        <w:t>+2</w:t>
      </w:r>
      <w:r w:rsidR="000331F9" w:rsidRPr="009C6843">
        <w:t xml:space="preserve"> stresses decrease from mRNA to proteins on the other hand significantly responding elements related with Na</w:t>
      </w:r>
      <w:r w:rsidR="00780E8E" w:rsidRPr="009C6843">
        <w:rPr>
          <w:vertAlign w:val="superscript"/>
        </w:rPr>
        <w:t>+1</w:t>
      </w:r>
      <w:r w:rsidR="000331F9" w:rsidRPr="009C6843">
        <w:t xml:space="preserve"> stresses increases from mRNA to proteins. When it comes to carbon sources the patterns look more similar between mRNAs and proteins.</w:t>
      </w:r>
    </w:p>
    <w:p w14:paraId="06E3B0CA" w14:textId="23DD3899" w:rsidR="009B0A33" w:rsidRPr="009C6843" w:rsidRDefault="009B0A33" w:rsidP="00776B56">
      <w:r w:rsidRPr="009C6843">
        <w:lastRenderedPageBreak/>
        <w:t xml:space="preserve">So most of the significantly varying RNA abundances </w:t>
      </w:r>
      <w:r w:rsidR="000331F9" w:rsidRPr="009C6843">
        <w:t>associated with salt stresses</w:t>
      </w:r>
      <w:r w:rsidR="00472806" w:rsidRPr="009C6843">
        <w:t xml:space="preserve"> </w:t>
      </w:r>
      <w:r w:rsidR="001E6E35" w:rsidRPr="009C6843">
        <w:t>do</w:t>
      </w:r>
      <w:r w:rsidRPr="009C6843">
        <w:t xml:space="preserve"> not cause significantly varying protein levels. </w:t>
      </w:r>
      <w:r w:rsidR="001E6E35" w:rsidRPr="009C6843">
        <w:t>For</w:t>
      </w:r>
      <w:r w:rsidR="00D76036" w:rsidRPr="009C6843">
        <w:t xml:space="preserve"> Mg</w:t>
      </w:r>
      <w:r w:rsidR="00D76036" w:rsidRPr="009C6843">
        <w:rPr>
          <w:vertAlign w:val="superscript"/>
        </w:rPr>
        <w:t>+2</w:t>
      </w:r>
      <w:r w:rsidR="00D76036" w:rsidRPr="009C6843">
        <w:t xml:space="preserve"> </w:t>
      </w:r>
      <w:r w:rsidR="000331F9" w:rsidRPr="009C6843">
        <w:t xml:space="preserve">and Na </w:t>
      </w:r>
      <w:r w:rsidR="001E6E35" w:rsidRPr="009C6843">
        <w:t>responses this differences might be related with cells response time.</w:t>
      </w:r>
    </w:p>
    <w:p w14:paraId="2C4EE8F4" w14:textId="77777777" w:rsidR="00B2041C" w:rsidRDefault="00B2041C" w:rsidP="00776B56">
      <w:pPr>
        <w:rPr>
          <w:color w:val="0000FF"/>
        </w:rPr>
      </w:pPr>
    </w:p>
    <w:p w14:paraId="6A4B93C2" w14:textId="4FC4A3D1" w:rsidR="00B2041C" w:rsidRDefault="00B2041C" w:rsidP="00776B56">
      <w:r w:rsidRPr="001D5AC3">
        <w:rPr>
          <w:highlight w:val="lightGray"/>
        </w:rPr>
        <w:t xml:space="preserve">When we discuss the individual effects of stresses we can observe for most of the stresses most of the genes are down regulated </w:t>
      </w:r>
      <w:r w:rsidR="00F3535E" w:rsidRPr="001D5AC3">
        <w:rPr>
          <w:highlight w:val="lightGray"/>
        </w:rPr>
        <w:t>and some are up regulated. S</w:t>
      </w:r>
      <w:r w:rsidRPr="001D5AC3">
        <w:rPr>
          <w:highlight w:val="lightGray"/>
        </w:rPr>
        <w:t xml:space="preserve">ome of </w:t>
      </w:r>
      <w:r w:rsidR="00F3535E" w:rsidRPr="001D5AC3">
        <w:rPr>
          <w:highlight w:val="lightGray"/>
        </w:rPr>
        <w:t>the up regulated genes</w:t>
      </w:r>
      <w:r w:rsidRPr="001D5AC3">
        <w:rPr>
          <w:highlight w:val="lightGray"/>
        </w:rPr>
        <w:t xml:space="preserve"> are consisted with the previous literature for example </w:t>
      </w:r>
      <w:r w:rsidRPr="001D5AC3">
        <w:rPr>
          <w:highlight w:val="lightGray"/>
        </w:rPr>
        <w:fldChar w:fldCharType="begin"/>
      </w:r>
      <w:r w:rsidRPr="001D5AC3">
        <w:rPr>
          <w:highlight w:val="lightGray"/>
        </w:rPr>
        <w:instrText xml:space="preserve"> ADDIN ZOTERO_ITEM CSL_CITATION {"citationID":"TNvXVf3u","properties":{"formattedCitation":"{\\rtf (Weber, K\\uc0\\u246{}gl, and Jung 2006)}","plainCitation":"(Weber, Kögl, and Jung 2006)"},"citationItems":[{"id":133,"uris":["http://zotero.org/users/local/FOPKHRFW/items/DBV7KS7F"],"uri":["http://zotero.org/users/local/FOPKHRFW/items/DBV7KS7F"],"itemData":{"id":133,"type":"article-journal","title":"Time-Dependent Proteome Alterations under Osmotic Stress during Aerobic and Anaerobic Growth in Escherichia coli","container-title":"Journal of Bacteriology","page":"7165-7175","volume":"188","issue":"20","source":"jb.asm.org","abstract":"Escherichia coli lives in the mammalian gastrointestinal tract anaerobically at high osmolarity as well as in the soil aerobically at varying osmolarities. Adaptation to these varying environmental conditions is crucial for growth and survival of E. coli. Two-dimensional protein gels were used to visualize global time-dependent changes (10 to 60 min) in the proteome of cells responding to osmotic stress (0.4 M NaCl or 0.7 M sorbitol) under aerobic or anaerobic conditions. The protein profiles revealed an induction of 12 proteins (Dps, HchA, HdhA, InfB, OsmC, OsmY, ProX, KatE, PspA, TalA, TktB, and TreF) under osmotic stress in an aerobic milieu. Eleven additional proteins (OtsB, YceI, YciE, YciF, YgaU, YjbJ, AcnA, MetL, PoxB, Ssb, and YhbO) were induced by osmotic stress imposed by NaCl. Most of the accumulated proteins were cross-protecting proteins (e.g., OsmY, OsmC, Dps, and KatE) which are regulated at the transcriptional level predominantly by RpoS and other regulators (e.g., integration host factor, OxyR, H-NS, LRP, and FIS). Comparative analysis of the proteome of E. coli grown under aerobic or anaerobic conditions under osmotic stress (NaCl) revealed an overlap of the up-regulated proteins of more than 50%. Ten proteins (PoxB, AcnA, TalA, TktB, KatE, PspA, Ssb, TreF, MetL, and YhbO) were detectable only under aerobic, high-osmolality conditions. Time-dependent alterations of the proteome were monitored, allowing classification of the up-regulated proteins into early, middle, and long-term phases of adaptation. Only a few proteins were found to be down-regulated upon osmotic stress.","DOI":"10.1128/JB.00508-06","ISSN":"0021-9193, 1098-5530","note":"PMID: 17015655","journalAbbreviation":"J. Bacteriol.","language":"en","author":[{"family":"Weber","given":"Arnim"},{"family":"Kögl","given":"Stephanie A."},{"family":"Jung","given":"Kirsten"}],"issued":{"date-parts":[["2006",10,1]]},"PMID":"17015655"}}],"schema":"https://github.com/citation-style-language/schema/raw/master/csl-citation.json"} </w:instrText>
      </w:r>
      <w:r w:rsidRPr="001D5AC3">
        <w:rPr>
          <w:highlight w:val="lightGray"/>
        </w:rPr>
        <w:fldChar w:fldCharType="separate"/>
      </w:r>
      <w:r w:rsidRPr="001D5AC3">
        <w:rPr>
          <w:rFonts w:ascii="Calibri"/>
          <w:highlight w:val="lightGray"/>
        </w:rPr>
        <w:t>(Weber, Kögl, and Jung 2006)</w:t>
      </w:r>
      <w:r w:rsidRPr="001D5AC3">
        <w:rPr>
          <w:highlight w:val="lightGray"/>
        </w:rPr>
        <w:fldChar w:fldCharType="end"/>
      </w:r>
      <w:r w:rsidR="00F3535E" w:rsidRPr="001D5AC3">
        <w:rPr>
          <w:highlight w:val="lightGray"/>
        </w:rPr>
        <w:t xml:space="preserve"> found up regulation of tktB and talA under NaCl stress which is consistent with our results</w:t>
      </w:r>
      <w:r w:rsidRPr="001D5AC3">
        <w:rPr>
          <w:highlight w:val="lightGray"/>
        </w:rPr>
        <w:t>. Changes in salt concentrations in this study also caused many changes in ABC transporter expression.  In particular, low Mg</w:t>
      </w:r>
      <w:r w:rsidR="00481646" w:rsidRPr="00481646">
        <w:rPr>
          <w:highlight w:val="lightGray"/>
          <w:vertAlign w:val="superscript"/>
        </w:rPr>
        <w:t>+</w:t>
      </w:r>
      <w:r w:rsidRPr="00481646">
        <w:rPr>
          <w:highlight w:val="lightGray"/>
          <w:vertAlign w:val="superscript"/>
        </w:rPr>
        <w:t>2</w:t>
      </w:r>
      <w:r w:rsidRPr="001D5AC3">
        <w:rPr>
          <w:highlight w:val="lightGray"/>
        </w:rPr>
        <w:t xml:space="preserve"> concentrations cause a decrease in the fec operon, involved in iron transport.  This may be because, at low magnesium concentrations, magnesium transporters are permeab</w:t>
      </w:r>
      <w:r w:rsidR="002A1375">
        <w:rPr>
          <w:highlight w:val="lightGray"/>
        </w:rPr>
        <w:t>le to ferrous iron</w:t>
      </w:r>
      <w:r w:rsidR="009C6843">
        <w:rPr>
          <w:highlight w:val="lightGray"/>
        </w:rPr>
        <w:t xml:space="preserve"> </w:t>
      </w:r>
      <w:r w:rsidR="002A1375">
        <w:rPr>
          <w:highlight w:val="lightGray"/>
        </w:rPr>
        <w:fldChar w:fldCharType="begin"/>
      </w:r>
      <w:r w:rsidR="002A1375">
        <w:rPr>
          <w:highlight w:val="lightGray"/>
        </w:rPr>
        <w:instrText xml:space="preserve"> ADDIN ZOTERO_ITEM CSL_CITATION {"citationID":"k7Pazlq0","properties":{"formattedCitation":"(Hantke 1997)","plainCitation":"(Hantke 1997)"},"citationItems":[{"id":30,"uris":["http://zotero.org/users/local/FOPKHRFW/items/SGU87UV5"],"uri":["http://zotero.org/users/local/FOPKHRFW/items/SGU87UV5"],"itemData":{"id":30,"type":"article-journal","title":"Ferrous iron uptake by a magnesium transport system is toxic for Escherichia coli and Salmonella typhimurium.","container-title":"Journal of Bacteriology","page":"6201-6204","volume":"179","issue":"19","source":"PubMed Central","abstract":"At low magnesium concentrations, Escherichia coli and Salmonella typhimurium LT2 accumulate ferrous iron independent of the ferrous iron transport system feo. Mutant strains with mutations in the magnesium transport gene corA accumulated less ferrous iron than the parent strains. corA+ and corA strains also differed in their sensitivity to ferrous iron under oxic conditions. corA mutants were more resistant to ferrous iron than their parent corA+ strains. Part of the ferrous iron accumulated can be chased by the addition of magnesium. Much less iron was chased when ferric iron was taken up by the siderophore ferrichrome. These results may indicate that the intracellular metabolism of the iron taken up by these systems differs and that it depends on the uptake route of the iron.","ISSN":"0021-9193","note":"PMID: 9324273\nPMCID: PMC179529","journalAbbreviation":"J Bacteriol","author":[{"family":"Hantke","given":"K"}],"issued":{"date-parts":[["1997",10]]},"PMID":"9324273","PMCID":"PMC179529"}}],"schema":"https://github.com/citation-style-language/schema/raw/master/csl-citation.json"} </w:instrText>
      </w:r>
      <w:r w:rsidR="002A1375">
        <w:rPr>
          <w:highlight w:val="lightGray"/>
        </w:rPr>
        <w:fldChar w:fldCharType="separate"/>
      </w:r>
      <w:r w:rsidR="002A1375">
        <w:rPr>
          <w:noProof/>
          <w:highlight w:val="lightGray"/>
        </w:rPr>
        <w:t>(Hantke 1997)</w:t>
      </w:r>
      <w:r w:rsidR="002A1375">
        <w:rPr>
          <w:highlight w:val="lightGray"/>
        </w:rPr>
        <w:fldChar w:fldCharType="end"/>
      </w:r>
      <w:r w:rsidRPr="001D5AC3">
        <w:rPr>
          <w:highlight w:val="lightGray"/>
        </w:rPr>
        <w:t xml:space="preserve"> and a down</w:t>
      </w:r>
      <w:r w:rsidR="001D5AC3" w:rsidRPr="001D5AC3">
        <w:rPr>
          <w:highlight w:val="lightGray"/>
        </w:rPr>
        <w:t xml:space="preserve"> </w:t>
      </w:r>
      <w:r w:rsidRPr="001D5AC3">
        <w:rPr>
          <w:highlight w:val="lightGray"/>
        </w:rPr>
        <w:t>regulation of iron transporters is needed to compensate.  The fact that many ABC transporters are affected by salt concentrations may be indicative of other transporters that are leaky to off-target ions which have not yet been characterized.</w:t>
      </w:r>
    </w:p>
    <w:p w14:paraId="33C3AF88" w14:textId="77777777" w:rsidR="00481646" w:rsidRDefault="00481646" w:rsidP="00776B56"/>
    <w:p w14:paraId="7531D25D" w14:textId="783F7BD1" w:rsidR="00481646" w:rsidRPr="00481646" w:rsidRDefault="00CA028F" w:rsidP="00776B56">
      <w:r>
        <w:t>We also observed a</w:t>
      </w:r>
      <w:r w:rsidR="00481646" w:rsidRPr="00481646">
        <w:t xml:space="preserve">ltering the carbon source, provided predictable changes in gene expression.  For instance, providing glycerol as the sole carbon source instead of glucose increases expression of the glp operon, which is involved in glycerol uptake </w:t>
      </w:r>
      <w:r w:rsidR="002A1375">
        <w:fldChar w:fldCharType="begin"/>
      </w:r>
      <w:r w:rsidR="002A1375">
        <w:instrText xml:space="preserve"> ADDIN ZOTERO_ITEM CSL_CITATION {"citationID":"yLmVBzUb","properties":{"formattedCitation":"(Weissenborn, Wittekindt, and Larson 1992)","plainCitation":"(Weissenborn, Wittekindt, and Larson 1992)"},"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PMID":"1372899"}}],"schema":"https://github.com/citation-style-language/schema/raw/master/csl-citation.json"} </w:instrText>
      </w:r>
      <w:r w:rsidR="002A1375">
        <w:fldChar w:fldCharType="separate"/>
      </w:r>
      <w:r w:rsidR="002A1375">
        <w:rPr>
          <w:noProof/>
        </w:rPr>
        <w:t>(Weissenborn, Wittekindt, and Larson 1992)</w:t>
      </w:r>
      <w:r w:rsidR="002A1375">
        <w:fldChar w:fldCharType="end"/>
      </w:r>
      <w:r w:rsidR="00481646" w:rsidRPr="00481646">
        <w:t xml:space="preserve">.  Gluconate as a carbon source increases expression of the gtn and idn operons, both involved in gluconate metabolism </w:t>
      </w:r>
      <w:r w:rsidR="007E2476">
        <w:fldChar w:fldCharType="begin"/>
      </w:r>
      <w:r w:rsidR="007E2476">
        <w:instrText xml:space="preserve"> ADDIN ZOTERO_ITEM CSL_CITATION {"citationID":"SONrVPBW","properties":{"formattedCitation":"(Fujita et al. 1986; Bausch et al. 1998)","plainCitation":"(Fujita et al. 1986; Bausch et al. 1998)"},"citationItems":[{"id":139,"uris":["http://zotero.org/users/local/FOPKHRFW/items/RIHZTX9V"],"uri":["http://zotero.org/users/local/FOPKHRFW/items/RIHZTX9V"],"itemData":{"id":139,"type":"article-journal","title":"Organization and transcription of the gluconate operon, gnt, of Bacillus subtilis.","container-title":"Journal of Biological Chemistry","page":"13744-13753","volume":"261","issue":"29","source":"www.jbc.org","abstract":"The gluconate (gnt) operon of Bacillus subtilis has been cloned and sequenced. Analysis of the sequence (5482 base pairs) revealed four open reading frames, each of which was preceded by a Shine-Dalgarno sequence. These four frames were designated from the 5'-end as gntR, gntK, gntP, and gntZ. The gntR and gntK genes overlapped by 5 bases. The gntK and gntP gene products (consisting of 513 and 448 amino acids) were identified as gluconate kinase and permease, respectively, by means of insertional inactivation and deletion analysis of these genes subcloned in plasmid pC194. The functions of the gntR and gntZ gene products (243 and 468 amino acids) are presently unknown. S1 nuclease mapping and subcloning in a promoter probe vector (pPL603B) provided evidence that the gnt operon was transcribed as a polycistronic mRNA. Besides the gnt promoter about 40 base pairs upstream of the gntR gene, we detected two overlapping internal promoters between the gntP and gntZ genes. The gnt transcripts terminate about 45 base pairs downstream of the gntZ gene.","ISSN":"0021-9258, 1083-351X","note":"PMID: 3020045","journalAbbreviation":"J. Biol. Chem.","language":"en","author":[{"family":"Fujita","given":"Y."},{"family":"Fujita","given":"T."},{"family":"Miwa","given":"Y."},{"family":"Nihashi","given":"J."},{"family":"Aratani","given":"Y."}],"issued":{"date-parts":[["1986",10,15]]},"PMID":"3020045"}},{"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PMID":"9658018","PMCID":"PMC107343"}}],"schema":"https://github.com/citation-style-language/schema/raw/master/csl-citation.json"} </w:instrText>
      </w:r>
      <w:r w:rsidR="007E2476">
        <w:fldChar w:fldCharType="separate"/>
      </w:r>
      <w:r w:rsidR="007E2476">
        <w:rPr>
          <w:noProof/>
        </w:rPr>
        <w:t>(Fujita et al. 1986; Bausch et al. 1998)</w:t>
      </w:r>
      <w:r w:rsidR="007E2476">
        <w:fldChar w:fldCharType="end"/>
      </w:r>
      <w:r w:rsidR="00481646" w:rsidRPr="00481646">
        <w:t xml:space="preserve">.  In both the experiments changing the carbon source and in those changing salt concentrations a number of genes involved in amino acid and nucleotide biosynthesis, as well as genes encoding ribosomal proteins, have significant changes in expression.  This may reflect the overall metabolic activity of the </w:t>
      </w:r>
      <w:r w:rsidR="00481646" w:rsidRPr="00481646">
        <w:rPr>
          <w:i/>
        </w:rPr>
        <w:t>E.coli</w:t>
      </w:r>
      <w:r w:rsidR="00481646" w:rsidRPr="00481646">
        <w:t>, and how they respond in general to more or less challenging conditions, rather than any specific induction caused by experimental conditions.</w:t>
      </w:r>
    </w:p>
    <w:p w14:paraId="13D533C3" w14:textId="77777777" w:rsidR="00325A61" w:rsidRDefault="00325A61" w:rsidP="00325A61">
      <w:pPr>
        <w:tabs>
          <w:tab w:val="left" w:pos="2709"/>
        </w:tabs>
        <w:rPr>
          <w:color w:val="0000FF"/>
        </w:rPr>
      </w:pPr>
    </w:p>
    <w:p w14:paraId="42ECDC88" w14:textId="11CB5850" w:rsidR="00325A61" w:rsidRPr="008663A4" w:rsidRDefault="008663A4" w:rsidP="00776B56">
      <w:pPr>
        <w:tabs>
          <w:tab w:val="left" w:pos="3637"/>
        </w:tabs>
        <w:rPr>
          <w:color w:val="FF0000"/>
        </w:rPr>
      </w:pPr>
      <w:r>
        <w:rPr>
          <w:color w:val="FF0000"/>
        </w:rPr>
        <w:t xml:space="preserve">In 2015 </w:t>
      </w:r>
      <w:r w:rsidR="00C93C2F">
        <w:rPr>
          <w:color w:val="FF0000"/>
        </w:rPr>
        <w:fldChar w:fldCharType="begin"/>
      </w:r>
      <w:r w:rsidR="00C93C2F">
        <w:rPr>
          <w:color w:val="FF0000"/>
        </w:rPr>
        <w:instrText xml:space="preserve"> ADDIN ZOTERO_ITEM CSL_CITATION {"citationID":"pHw4Mzci","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C93C2F">
        <w:rPr>
          <w:color w:val="FF0000"/>
        </w:rPr>
        <w:fldChar w:fldCharType="separate"/>
      </w:r>
      <w:r w:rsidR="00C93C2F">
        <w:rPr>
          <w:noProof/>
          <w:color w:val="FF0000"/>
        </w:rPr>
        <w:t>(Houser et al. 2015)</w:t>
      </w:r>
      <w:r w:rsidR="00C93C2F">
        <w:rPr>
          <w:color w:val="FF0000"/>
        </w:rPr>
        <w:fldChar w:fldCharType="end"/>
      </w:r>
      <w:r w:rsidR="00C93C2F">
        <w:rPr>
          <w:color w:val="FF0000"/>
        </w:rPr>
        <w:t xml:space="preserve"> </w:t>
      </w:r>
      <w:r>
        <w:rPr>
          <w:color w:val="FF0000"/>
        </w:rPr>
        <w:t xml:space="preserve">study founds </w:t>
      </w:r>
      <w:r w:rsidR="00C93C2F">
        <w:rPr>
          <w:color w:val="FF0000"/>
        </w:rPr>
        <w:t xml:space="preserve">an up regulation of stress related proteins and down regulation of energy intensive processes, with our extended data set we also found down regulation of metabolism related processes almost in all stress conditions and in all growth phases. </w:t>
      </w:r>
      <w:r w:rsidR="00A6256D">
        <w:rPr>
          <w:color w:val="FF0000"/>
        </w:rPr>
        <w:t xml:space="preserve">Some </w:t>
      </w:r>
      <w:r w:rsidR="009F2305">
        <w:rPr>
          <w:color w:val="FF0000"/>
        </w:rPr>
        <w:t>similar down-</w:t>
      </w:r>
      <w:r w:rsidR="00A6256D">
        <w:rPr>
          <w:color w:val="FF0000"/>
        </w:rPr>
        <w:t>regul</w:t>
      </w:r>
      <w:r w:rsidR="009F2305">
        <w:rPr>
          <w:color w:val="FF0000"/>
        </w:rPr>
        <w:t xml:space="preserve">ated pathways under stresses other than glucose starvation </w:t>
      </w:r>
      <w:r w:rsidR="00A6256D">
        <w:rPr>
          <w:color w:val="FF0000"/>
        </w:rPr>
        <w:t>are translation, flagellar assembly, nucleotide related pathways such as RNA degredation</w:t>
      </w:r>
      <w:r w:rsidR="009F2305">
        <w:rPr>
          <w:color w:val="FF0000"/>
        </w:rPr>
        <w:t>,</w:t>
      </w:r>
      <w:r w:rsidR="00A6256D">
        <w:rPr>
          <w:color w:val="FF0000"/>
        </w:rPr>
        <w:t xml:space="preserve"> aminoacyl –tRNA biosynthesis. </w:t>
      </w:r>
      <w:r w:rsidR="00C93C2F">
        <w:rPr>
          <w:color w:val="FF0000"/>
        </w:rPr>
        <w:t>Similar stress related down regulation of pathways</w:t>
      </w:r>
      <w:r w:rsidR="00A6256D">
        <w:rPr>
          <w:color w:val="FF0000"/>
        </w:rPr>
        <w:t xml:space="preserve"> associated with energy intensive processes were</w:t>
      </w:r>
      <w:r w:rsidR="00C93C2F">
        <w:rPr>
          <w:color w:val="FF0000"/>
        </w:rPr>
        <w:t xml:space="preserve"> also reported in several previous studies. </w:t>
      </w:r>
      <w:r w:rsidR="00A6256D">
        <w:rPr>
          <w:color w:val="FF0000"/>
        </w:rPr>
        <w:fldChar w:fldCharType="begin"/>
      </w:r>
      <w:r w:rsidR="00A6256D">
        <w:rPr>
          <w:color w:val="FF0000"/>
        </w:rPr>
        <w:instrText xml:space="preserve"> ADDIN ZOTERO_ITEM CSL_CITATION {"citationID":"ylPq8JHg","properties":{"formattedCitation":"(Yoon et al. 2003; Gadgil, Kapur, and Hu 2005)","plainCitation":"(Yoon et al. 2003; Gadgil, Kapur, and Hu 2005)"},"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A6256D">
        <w:rPr>
          <w:color w:val="FF0000"/>
        </w:rPr>
        <w:fldChar w:fldCharType="separate"/>
      </w:r>
      <w:r w:rsidR="00A6256D">
        <w:rPr>
          <w:noProof/>
          <w:color w:val="FF0000"/>
        </w:rPr>
        <w:t>(Yoon et al. 2003; Gadgil, Kapur, and Hu 2005)</w:t>
      </w:r>
      <w:r w:rsidR="00A6256D">
        <w:rPr>
          <w:color w:val="FF0000"/>
        </w:rPr>
        <w:fldChar w:fldCharType="end"/>
      </w:r>
    </w:p>
    <w:p w14:paraId="65FC4382" w14:textId="77777777" w:rsidR="008663A4" w:rsidRPr="006368CC" w:rsidRDefault="008663A4" w:rsidP="00776B56">
      <w:pPr>
        <w:tabs>
          <w:tab w:val="left" w:pos="3637"/>
        </w:tabs>
        <w:rPr>
          <w:color w:val="0000FF"/>
        </w:rPr>
      </w:pPr>
    </w:p>
    <w:p w14:paraId="08E04A68" w14:textId="390418EF" w:rsidR="00397891" w:rsidRPr="009C6843" w:rsidRDefault="00397891" w:rsidP="00776B56">
      <w:pPr>
        <w:tabs>
          <w:tab w:val="left" w:pos="3637"/>
        </w:tabs>
      </w:pPr>
      <w:r w:rsidRPr="009C6843">
        <w:t>There are some issues related with data we collected. One of the biggest problem</w:t>
      </w:r>
      <w:r w:rsidR="00113A20" w:rsidRPr="009C6843">
        <w:t xml:space="preserve">s is the difference between the number of data samples </w:t>
      </w:r>
      <w:r w:rsidRPr="009C6843">
        <w:t>for different var</w:t>
      </w:r>
      <w:r w:rsidR="00113A20" w:rsidRPr="009C6843">
        <w:t xml:space="preserve">iables for both RNA and protein data. These differences might cause some biases in </w:t>
      </w:r>
      <w:r w:rsidR="00113A20" w:rsidRPr="009C6843">
        <w:rPr>
          <w:i/>
        </w:rPr>
        <w:t>z</w:t>
      </w:r>
      <w:r w:rsidR="00113A20" w:rsidRPr="009C6843">
        <w:t>-score</w:t>
      </w:r>
      <w:r w:rsidR="00113A20" w:rsidRPr="009C6843">
        <w:rPr>
          <w:i/>
        </w:rPr>
        <w:t xml:space="preserve"> </w:t>
      </w:r>
      <w:r w:rsidR="00113A20" w:rsidRPr="009C6843">
        <w:t xml:space="preserve">and </w:t>
      </w:r>
      <w:r w:rsidR="00113A20" w:rsidRPr="009C6843">
        <w:rPr>
          <w:i/>
        </w:rPr>
        <w:t>P</w:t>
      </w:r>
      <w:r w:rsidR="00113A20" w:rsidRPr="009C6843">
        <w:t xml:space="preserve"> </w:t>
      </w:r>
      <w:r w:rsidR="00F01109" w:rsidRPr="009C6843">
        <w:t>calculations.</w:t>
      </w:r>
    </w:p>
    <w:p w14:paraId="3B013968" w14:textId="77777777" w:rsidR="00F01109" w:rsidRPr="009C6843" w:rsidRDefault="00F01109" w:rsidP="00776B56">
      <w:pPr>
        <w:tabs>
          <w:tab w:val="left" w:pos="3637"/>
        </w:tabs>
      </w:pPr>
    </w:p>
    <w:p w14:paraId="6D3D4D9B" w14:textId="5F06B5D0" w:rsidR="00F01109" w:rsidRPr="009C6843" w:rsidRDefault="00F01109" w:rsidP="00776B56">
      <w:pPr>
        <w:tabs>
          <w:tab w:val="left" w:pos="3637"/>
        </w:tabs>
      </w:pPr>
      <w:r w:rsidRPr="009C6843">
        <w:t xml:space="preserve">Another problem is related with the number of different values used for spanning variable intervals. For carbon sources the change is binary it is either the carbon source we </w:t>
      </w:r>
      <w:r w:rsidR="005D74F7" w:rsidRPr="009C6843">
        <w:t>are focusing or not</w:t>
      </w:r>
      <w:r w:rsidRPr="009C6843">
        <w:t>.</w:t>
      </w:r>
      <w:r w:rsidR="005D74F7" w:rsidRPr="009C6843">
        <w:t xml:space="preserve"> For Na</w:t>
      </w:r>
      <w:r w:rsidR="00166861" w:rsidRPr="009C6843">
        <w:rPr>
          <w:vertAlign w:val="superscript"/>
        </w:rPr>
        <w:t>+1</w:t>
      </w:r>
      <w:r w:rsidR="005D74F7" w:rsidRPr="009C6843">
        <w:t xml:space="preserve"> concentrations we have four different values and for</w:t>
      </w:r>
      <w:r w:rsidR="00D76036" w:rsidRPr="009C6843">
        <w:t xml:space="preserve"> Mg</w:t>
      </w:r>
      <w:r w:rsidR="00D76036" w:rsidRPr="009C6843">
        <w:rPr>
          <w:vertAlign w:val="superscript"/>
        </w:rPr>
        <w:t>+2</w:t>
      </w:r>
      <w:r w:rsidR="00D76036" w:rsidRPr="009C6843">
        <w:t xml:space="preserve"> </w:t>
      </w:r>
      <w:r w:rsidR="005D74F7" w:rsidRPr="009C6843">
        <w:t xml:space="preserve">concentrations we have 10 different values. These differences might cause some biases in </w:t>
      </w:r>
      <w:r w:rsidR="005D74F7" w:rsidRPr="009C6843">
        <w:rPr>
          <w:i/>
        </w:rPr>
        <w:t>p value</w:t>
      </w:r>
      <w:r w:rsidR="005D74F7" w:rsidRPr="009C6843">
        <w:t xml:space="preserve"> calculations of spearman correlations used for measuring the significance of responses with respect to proteins or RNAs</w:t>
      </w:r>
    </w:p>
    <w:p w14:paraId="1912EA1E" w14:textId="77777777" w:rsidR="00C90590" w:rsidRPr="009C6843" w:rsidRDefault="00C90590" w:rsidP="00776B56">
      <w:pPr>
        <w:tabs>
          <w:tab w:val="left" w:pos="3637"/>
        </w:tabs>
      </w:pPr>
    </w:p>
    <w:p w14:paraId="05AC3D38" w14:textId="6D8490B6" w:rsidR="00C90590" w:rsidRPr="009C6843" w:rsidRDefault="00C90590" w:rsidP="00C90590">
      <w:pPr>
        <w:tabs>
          <w:tab w:val="left" w:pos="3637"/>
        </w:tabs>
      </w:pPr>
      <w:r w:rsidRPr="009C6843">
        <w:lastRenderedPageBreak/>
        <w:t xml:space="preserve">A third problem is the batch effects; the experiments were done in a large time intervals and in different laboratories if there are some affects that are related with these uncontrolled variables it is hard to fix them since batches also correlated with experiments. The batch effect for </w:t>
      </w:r>
      <w:r w:rsidR="00AF37CE" w:rsidRPr="009C6843">
        <w:t xml:space="preserve">mRNA and proteins are both significant with z scores of </w:t>
      </w:r>
      <w:r w:rsidR="0027166C" w:rsidRPr="009C6843">
        <w:t>−</w:t>
      </w:r>
      <w:r w:rsidR="003B6152" w:rsidRPr="009C6843">
        <w:t xml:space="preserve">2.82 and </w:t>
      </w:r>
      <w:r w:rsidR="0027166C" w:rsidRPr="009C6843">
        <w:t>−</w:t>
      </w:r>
      <w:r w:rsidR="003B6152" w:rsidRPr="009C6843">
        <w:t>23.39 respectively.</w:t>
      </w:r>
      <w:r w:rsidR="00EB18D9" w:rsidRPr="009C6843">
        <w:t xml:space="preserve"> There are plenty of methods pre or post computational discussed associated w</w:t>
      </w:r>
      <w:r w:rsidR="009E12B3" w:rsidRPr="009C6843">
        <w:t>ith reducing the batch effects</w:t>
      </w:r>
      <w:r w:rsidR="00EB18D9" w:rsidRPr="009C6843">
        <w:t xml:space="preserve">. One of the recent studies discuss multiple methods related with removing batch effects </w:t>
      </w:r>
      <w:r w:rsidR="009E12B3" w:rsidRPr="009C6843">
        <w:fldChar w:fldCharType="begin"/>
      </w:r>
      <w:r w:rsidR="009E12B3" w:rsidRPr="009C6843">
        <w:instrText xml:space="preserve"> ADDIN ZOTERO_ITEM CSL_CITATION {"citationID":"R9uMxRcS","properties":{"formattedCitation":"(Kim, Zorraquino, and Tagkopoulos 2015)","plainCitation":"(Kim, Zorraquino, and Tagkopoulos 2015)"},"citationItems":[{"id":127,"uris":["http://zotero.org/users/local/FOPKHRFW/items/BXCZDMB3"],"uri":["http://zotero.org/users/local/FOPKHRFW/items/BXCZDMB3"],"itemData":{"id":127,"type":"article-journal","title":"Microbial Forensics: Predicting Phenotypic Characteristics and Environmental Conditions from Large-Scale Gene Expression Profiles","container-title":"PLOS Comput Biol","page":"e1004127","volume":"11","issue":"3","source":"PLoS Journals","abstract":"Author Summary   The transcriptional profile of an organism contains clues about the environmental context in which it has evolved and currently lives, its behavior and cellular state. It is yet unclear, however, how much information can be efficiently extracted and how it can be used to classify new samples with respect to their environmental and genetic characteristics. Here, we have constructed an extensive transcriptome compendium of  Escherichia coli  that we have further enriched via an iterative learning approach. We then apply an ensemble of various machine learning algorithms to infer environmental and cellular information such as strain, growth phase, medium, oxygen level, antibiotic and carbon source. Functional analysis of the most informative genes provides mechanistic insights and palpable hypotheses regarding their role in each environmental or genetic context. Our work argues that genome-scale gene expression can be a multi-purpose marker for identifying latent, heterogeneous cellular and environmental states and that optimal classification can be achieved with a feature set of a couple hundred genes that might not necessarily have the most pronounced differential expression in the respective conditions.","DOI":"10.1371/journal.pcbi.1004127","ISSN":"1553-7358","shortTitle":"Microbial Forensics","journalAbbreviation":"PLOS Comput Biol","author":[{"family":"Kim","given":"Minseung"},{"family":"Zorraquino","given":"Violeta"},{"family":"Tagkopoulos","given":"Ilias"}],"issued":{"date-parts":[["2015",3,16]]}}}],"schema":"https://github.com/citation-style-language/schema/raw/master/csl-citation.json"} </w:instrText>
      </w:r>
      <w:r w:rsidR="009E12B3" w:rsidRPr="009C6843">
        <w:fldChar w:fldCharType="separate"/>
      </w:r>
      <w:r w:rsidR="009E12B3" w:rsidRPr="009C6843">
        <w:rPr>
          <w:noProof/>
        </w:rPr>
        <w:t>(Kim, Zorraquino, and Tagkopoulos 2015)</w:t>
      </w:r>
      <w:r w:rsidR="009E12B3" w:rsidRPr="009C6843">
        <w:fldChar w:fldCharType="end"/>
      </w:r>
      <w:r w:rsidR="009E12B3" w:rsidRPr="009C6843">
        <w:t>, where they generate an iterative machine learning algorithm to cope with batch effects.</w:t>
      </w:r>
    </w:p>
    <w:p w14:paraId="6E342B66" w14:textId="77777777" w:rsidR="00776B56" w:rsidRPr="006368CC" w:rsidRDefault="00776B56" w:rsidP="00776B56">
      <w:pPr>
        <w:tabs>
          <w:tab w:val="left" w:pos="3637"/>
        </w:tabs>
        <w:rPr>
          <w:color w:val="0000FF"/>
        </w:rPr>
      </w:pPr>
    </w:p>
    <w:p w14:paraId="5DC1ACA2" w14:textId="68553565" w:rsidR="006E46BD" w:rsidRPr="006368CC" w:rsidRDefault="006368CC" w:rsidP="004F79A2">
      <w:pPr>
        <w:rPr>
          <w:color w:val="0000FF"/>
        </w:rPr>
      </w:pPr>
      <w:r w:rsidRPr="006368CC">
        <w:t xml:space="preserve">In </w:t>
      </w:r>
      <w:r w:rsidR="001C2662" w:rsidRPr="006368CC">
        <w:t>summary</w:t>
      </w:r>
      <w:r w:rsidRPr="006368CC">
        <w:t>,</w:t>
      </w:r>
      <w:r w:rsidR="001C2662" w:rsidRPr="006368CC">
        <w:t xml:space="preserve"> our study provides a large</w:t>
      </w:r>
      <w:r w:rsidRPr="006368CC">
        <w:t xml:space="preserve"> and comprehensive data set </w:t>
      </w:r>
      <w:r w:rsidR="001C2662" w:rsidRPr="006368CC">
        <w:t>investigat</w:t>
      </w:r>
      <w:r w:rsidRPr="006368CC">
        <w:t>ing the gene-regulatory response</w:t>
      </w:r>
      <w:r w:rsidR="003067F7" w:rsidRPr="006368CC">
        <w:t xml:space="preserve"> of </w:t>
      </w:r>
      <w:r w:rsidR="003067F7" w:rsidRPr="006368CC">
        <w:rPr>
          <w:i/>
        </w:rPr>
        <w:t xml:space="preserve">E. </w:t>
      </w:r>
      <w:r w:rsidR="001C2662" w:rsidRPr="006368CC">
        <w:rPr>
          <w:i/>
        </w:rPr>
        <w:t>coli</w:t>
      </w:r>
      <w:r w:rsidR="001C2662" w:rsidRPr="006368CC">
        <w:t xml:space="preserve"> under different </w:t>
      </w:r>
      <w:r w:rsidRPr="006368CC">
        <w:t xml:space="preserve">growth </w:t>
      </w:r>
      <w:r w:rsidR="001C2662" w:rsidRPr="006368CC">
        <w:t xml:space="preserve">conditions, </w:t>
      </w:r>
      <w:r w:rsidRPr="006368CC">
        <w:t>both at the mRNA and the protein level. We have found</w:t>
      </w:r>
      <w:r>
        <w:t xml:space="preserve"> systematic differences in gene-expression response between exponential and stationary phase, and between mRNAs and proteins. We believe that our data set provides a rich resource for future modeling of the </w:t>
      </w:r>
      <w:r w:rsidRPr="006368CC">
        <w:rPr>
          <w:i/>
        </w:rPr>
        <w:t>E. coli</w:t>
      </w:r>
      <w:r>
        <w:rPr>
          <w:i/>
        </w:rPr>
        <w:t xml:space="preserve"> </w:t>
      </w:r>
      <w:r w:rsidRPr="006368CC">
        <w:t>metabolism</w:t>
      </w:r>
      <w:r>
        <w:t>.</w:t>
      </w:r>
    </w:p>
    <w:p w14:paraId="3F5AF01E" w14:textId="77777777" w:rsidR="0073706D" w:rsidRDefault="0073706D" w:rsidP="0073706D">
      <w:pPr>
        <w:pStyle w:val="Heading2"/>
      </w:pPr>
      <w:r w:rsidRPr="005B5BAD">
        <w:t>Materials and Methods</w:t>
      </w:r>
    </w:p>
    <w:p w14:paraId="4F4C97E7" w14:textId="77777777" w:rsidR="00E41A2F" w:rsidRPr="00DF1367" w:rsidRDefault="00E41A2F" w:rsidP="00E41A2F">
      <w:pPr>
        <w:pStyle w:val="Heading3"/>
      </w:pPr>
      <w:r w:rsidRPr="00DF1367">
        <w:t xml:space="preserve">Cell Growth </w:t>
      </w:r>
    </w:p>
    <w:p w14:paraId="486C63D7" w14:textId="77777777" w:rsidR="00E41A2F" w:rsidRPr="00DF1367" w:rsidRDefault="00E41A2F" w:rsidP="00E41A2F"/>
    <w:p w14:paraId="4AE4A657" w14:textId="49E93E16" w:rsidR="006E46BD" w:rsidRDefault="006E46BD" w:rsidP="006E46BD">
      <w:r>
        <w:t xml:space="preserve">Growth and harvesting of </w:t>
      </w:r>
      <w:r w:rsidRPr="003F470B">
        <w:rPr>
          <w:i/>
        </w:rPr>
        <w:t>E. coli</w:t>
      </w:r>
      <w:r>
        <w:t xml:space="preserve"> B REL606 cell pellets for the multiomic analysis was as previously </w:t>
      </w:r>
      <w:r w:rsidR="00C97B91">
        <w:t>described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1ECFD7A0" w14:textId="7787B76B" w:rsidR="00E41A2F" w:rsidRPr="00095A90" w:rsidRDefault="00E41A2F" w:rsidP="00E41A2F">
      <w:pPr>
        <w:pStyle w:val="Heading3"/>
        <w:rPr>
          <w:color w:val="FF6600"/>
        </w:rPr>
      </w:pPr>
      <w:r w:rsidRPr="00095A90">
        <w:rPr>
          <w:color w:val="FF6600"/>
        </w:rPr>
        <w:t>RNA-seq</w:t>
      </w:r>
      <w:r w:rsidR="00095A90">
        <w:rPr>
          <w:color w:val="FF6600"/>
        </w:rPr>
        <w:t xml:space="preserve"> (THOSE ORANGE PARTS ARE IDENTICAL TO HOUSER’S PAPER NEEDS TO BE PHARAPRASED)</w:t>
      </w:r>
    </w:p>
    <w:p w14:paraId="268FC8C1" w14:textId="77777777" w:rsidR="00E41A2F" w:rsidRPr="00095A90" w:rsidRDefault="00E41A2F" w:rsidP="00E41A2F">
      <w:pPr>
        <w:rPr>
          <w:color w:val="FF6600"/>
        </w:rPr>
      </w:pPr>
    </w:p>
    <w:p w14:paraId="4D459392" w14:textId="09756CEF" w:rsidR="00E41A2F" w:rsidRPr="00095A90" w:rsidRDefault="00E41A2F" w:rsidP="00E41A2F">
      <w:pPr>
        <w:rPr>
          <w:color w:val="FF6600"/>
        </w:rPr>
      </w:pPr>
      <w:r w:rsidRPr="00095A90">
        <w:rPr>
          <w:color w:val="FF6600"/>
        </w:rPr>
        <w:t>Total RNA was isolated from cell pellets using the RNAsnap method . After extraction, RNA was ethanol precipitated and resuspended in μl H</w:t>
      </w:r>
      <w:r w:rsidRPr="00095A90">
        <w:rPr>
          <w:color w:val="FF6600"/>
          <w:vertAlign w:val="subscript"/>
        </w:rPr>
        <w:t>2</w:t>
      </w:r>
      <w:r w:rsidRPr="00095A90">
        <w:rPr>
          <w:color w:val="FF6600"/>
        </w:rPr>
        <w:t>O. Each sample was then DNase treated and purified using the on-column method for the Zymo Clean &amp; Concentrator-25 (Zymo Research). RNA concentrations were determined throughout the purification using a Qubit 2.0 fluorometer (Life Technologies). DNase-treated total RNA (≤5 μg) was then pro-cessed with the gram-negative bacteria RiboZero rRNA removal kit (Epicentre). After rRNA depletion, each sample was ethanol precipitated and resuspended in H</w:t>
      </w:r>
      <w:r w:rsidRPr="00095A90">
        <w:rPr>
          <w:color w:val="FF6600"/>
          <w:vertAlign w:val="subscript"/>
        </w:rPr>
        <w:t>2</w:t>
      </w:r>
      <w:r w:rsidRPr="00095A90">
        <w:rPr>
          <w:color w:val="FF6600"/>
        </w:rPr>
        <w:t xml:space="preserve">O again. A fraction of the RNA was then fragmented to ~250 bp using NEBNext Magnesium RNA Fragmentation Module (New England Biolabs). After fragmentation, RNA was ethanol precipitated, resuspended in 20 μl ultra-pure water, and phosphorylated using T4 PNK (New England Biolabs). After another ethanol precipitation cleanup step, sequencing library preparation was performed using the NEBNext Small RNA Library Pre Set and Multiplex Oligos for Illumina, Multiplex Compatible (New England </w:t>
      </w:r>
      <w:r w:rsidRPr="00095A90">
        <w:rPr>
          <w:color w:val="FF6600"/>
        </w:rPr>
        <w:lastRenderedPageBreak/>
        <w:t>Biolabs). Samples were ethanol precipitated again after library preparation and separated on a 4% agarose gel. All DNA fragments greater than 100 bp were excised from the gel and isolated using the Zymoclean Gel DNA Recovery kit (Zymo Research). Libraries were sequenced using an Illumina HiSeq 2500 at the Genomic Sequencing and Analysis Facility (GSAF) at the University of Texas at Austin to generate 2×101-base paired-end reads.</w:t>
      </w:r>
    </w:p>
    <w:p w14:paraId="013B1718" w14:textId="77777777" w:rsidR="00E41A2F" w:rsidRPr="00095A90" w:rsidRDefault="00E41A2F" w:rsidP="00E41A2F">
      <w:pPr>
        <w:rPr>
          <w:color w:val="FF6600"/>
        </w:rPr>
      </w:pPr>
    </w:p>
    <w:p w14:paraId="52F19908" w14:textId="0FD8605D" w:rsidR="00E41A2F" w:rsidRPr="00095A90" w:rsidRDefault="00E41A2F" w:rsidP="00E41A2F">
      <w:pPr>
        <w:rPr>
          <w:color w:val="FF6600"/>
        </w:rPr>
      </w:pPr>
      <w:r w:rsidRPr="00095A90">
        <w:rPr>
          <w:color w:val="FF6600"/>
        </w:rPr>
        <w:t xml:space="preserve">For RNA-seq analysis, we implemented a custom analysis pipeline using the REL606 </w:t>
      </w:r>
      <w:r w:rsidR="00321ADC" w:rsidRPr="00095A90">
        <w:rPr>
          <w:i/>
          <w:color w:val="FF6600"/>
        </w:rPr>
        <w:t xml:space="preserve">E. </w:t>
      </w:r>
      <w:r w:rsidRPr="00095A90">
        <w:rPr>
          <w:i/>
          <w:color w:val="FF6600"/>
        </w:rPr>
        <w:t>coli</w:t>
      </w:r>
      <w:r w:rsidRPr="00095A90">
        <w:rPr>
          <w:color w:val="FF6600"/>
        </w:rPr>
        <w:t xml:space="preserve"> B genome (GenBank: NC_012967.1) as the reference sequence  </w:t>
      </w:r>
      <w:r w:rsidRPr="00095A90">
        <w:rPr>
          <w:color w:val="FF6600"/>
        </w:rPr>
        <w:fldChar w:fldCharType="begin"/>
      </w:r>
      <w:r w:rsidR="00AE3578" w:rsidRPr="00095A90">
        <w:rPr>
          <w:color w:val="FF6600"/>
        </w:rPr>
        <w:instrText xml:space="preserve"> ADDIN ZOTERO_ITEM CSL_CITATION {"citationID":"1b17gnrc03","properties":{"formattedCitation":"(Jeong et al. 2009)","plainCitation":"(Jeong et al. 2009)"},"citationItems":[{"id":64,"uris":["http://zotero.org/users/local/FOPKHRFW/items/X57F9QDM"],"uri":["http://zotero.org/users/local/FOPKHRFW/items/X57F9QDM"],"itemData":{"id":64,"type":"article-journal","title":"Genome sequences of Escherichia coli B strains REL606 and BL21(DE3)","container-title":"Journal of Molecular Biology","page":"644-652","volume":"394","issue":"4","source":"PubMed","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lambda attachment site of B. As might have been anticipated from the many genetic and biochemical experiments comparing B and K-12 over the years, the B genomes are similar in size and organization to the genome of E. coli K-12 MG1655 and have &gt;99% sequence identity over approximately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1089-8638","note":"PMID: 19786035","journalAbbreviation":"J. Mol. Biol.","language":"eng","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PMID":"19786035"}}],"schema":"https://github.com/citation-style-language/schema/raw/master/csl-citation.json"} </w:instrText>
      </w:r>
      <w:r w:rsidRPr="00095A90">
        <w:rPr>
          <w:color w:val="FF6600"/>
        </w:rPr>
        <w:fldChar w:fldCharType="separate"/>
      </w:r>
      <w:r w:rsidR="00AE3578" w:rsidRPr="00095A90">
        <w:rPr>
          <w:noProof/>
          <w:color w:val="FF6600"/>
        </w:rPr>
        <w:t>(Jeong et al. 2009)</w:t>
      </w:r>
      <w:r w:rsidRPr="00095A90">
        <w:rPr>
          <w:color w:val="FF6600"/>
        </w:rPr>
        <w:fldChar w:fldCharType="end"/>
      </w:r>
      <w:r w:rsidRPr="00095A90">
        <w:rPr>
          <w:color w:val="FF6600"/>
        </w:rPr>
        <w:t xml:space="preserve">. We updated annotations of sRNAs in this genome sequence using the Rfam 11.0 database </w:t>
      </w:r>
      <w:r w:rsidRPr="00095A90">
        <w:rPr>
          <w:color w:val="FF6600"/>
        </w:rPr>
        <w:fldChar w:fldCharType="begin"/>
      </w:r>
      <w:r w:rsidR="00AE3578" w:rsidRPr="00095A90">
        <w:rPr>
          <w:color w:val="FF6600"/>
        </w:rPr>
        <w:instrText xml:space="preserve"> ADDIN ZOTERO_ITEM CSL_CITATION {"citationID":"2osgsc92q4","properties":{"formattedCitation":"(Burge et al. 2013)","plainCitation":"(Burge et al. 2013)"},"citationItems":[{"id":66,"uris":["http://zotero.org/users/local/FOPKHRFW/items/H6D3KVQ4"],"uri":["http://zotero.org/users/local/FOPKHRFW/items/H6D3KVQ4"],"itemData":{"id":66,"type":"article-journal","title":"Rfam 11.0: 10 years of RNA families","container-title":"Nucleic Acids Research","page":"D226-232","volume":"41","issue":"Database issue","source":"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Pr="00095A90">
        <w:rPr>
          <w:color w:val="FF6600"/>
        </w:rPr>
        <w:fldChar w:fldCharType="separate"/>
      </w:r>
      <w:r w:rsidR="00AE3578" w:rsidRPr="00095A90">
        <w:rPr>
          <w:noProof/>
          <w:color w:val="FF6600"/>
        </w:rPr>
        <w:t>(Burge et al. 2013)</w:t>
      </w:r>
      <w:r w:rsidRPr="00095A90">
        <w:rPr>
          <w:color w:val="FF6600"/>
        </w:rPr>
        <w:fldChar w:fldCharType="end"/>
      </w:r>
      <w:r w:rsidRPr="00095A90">
        <w:rPr>
          <w:color w:val="FF6600"/>
        </w:rPr>
        <w:t xml:space="preserve">. Prior to mapping, we trimmed adapter sequences from Illumina reads using Flexbar 2.31 </w:t>
      </w:r>
      <w:r w:rsidRPr="00095A90">
        <w:rPr>
          <w:color w:val="FF6600"/>
        </w:rPr>
        <w:fldChar w:fldCharType="begin"/>
      </w:r>
      <w:r w:rsidR="00AE3578" w:rsidRPr="00095A90">
        <w:rPr>
          <w:color w:val="FF6600"/>
        </w:rPr>
        <w:instrText xml:space="preserve"> ADDIN ZOTERO_ITEM CSL_CITATION {"citationID":"5a88vvtr3","properties":{"formattedCitation":"(Dodt et al. 2012)","plainCitation":"(Dodt et al. 2012)"},"citationItems":[{"id":70,"uris":["http://zotero.org/users/local/FOPKHRFW/items/KZCU4D79"],"uri":["http://zotero.org/users/local/FOPKHRFW/items/KZCU4D79"],"itemData":{"id":70,"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schema":"https://github.com/citation-style-language/schema/raw/master/csl-citation.json"} </w:instrText>
      </w:r>
      <w:r w:rsidRPr="00095A90">
        <w:rPr>
          <w:color w:val="FF6600"/>
        </w:rPr>
        <w:fldChar w:fldCharType="separate"/>
      </w:r>
      <w:r w:rsidR="00AE3578" w:rsidRPr="00095A90">
        <w:rPr>
          <w:noProof/>
          <w:color w:val="FF6600"/>
        </w:rPr>
        <w:t>(Dodt et al. 2012)</w:t>
      </w:r>
      <w:r w:rsidRPr="00095A90">
        <w:rPr>
          <w:color w:val="FF6600"/>
        </w:rPr>
        <w:fldChar w:fldCharType="end"/>
      </w:r>
      <w:r w:rsidRPr="00095A90">
        <w:rPr>
          <w:color w:val="FF6600"/>
        </w:rPr>
        <w:t xml:space="preserve">. Mapping was carried out in single-end mode using Bowtie2 2.1.0 with the –k 1 option to achieve one unique mapping location per read </w:t>
      </w:r>
      <w:r w:rsidRPr="00095A90">
        <w:rPr>
          <w:color w:val="FF6600"/>
        </w:rPr>
        <w:fldChar w:fldCharType="begin"/>
      </w:r>
      <w:r w:rsidR="00AE3578" w:rsidRPr="00095A90">
        <w:rPr>
          <w:color w:val="FF6600"/>
        </w:rPr>
        <w:instrText xml:space="preserve"> ADDIN ZOTERO_ITEM CSL_CITATION {"citationID":"245escug4e","properties":{"formattedCitation":"(Langmead and Salzberg 2012)","plainCitation":"(Langmead and Salzberg 2012)"},"citationItems":[{"id":73,"uris":["http://zotero.org/users/local/FOPKHRFW/items/VEJ2JJIS"],"uri":["http://zotero.org/users/local/FOPKHRFW/items/VEJ2JJIS"],"itemData":{"id":73,"type":"article-journal","title":"Fast gapped-read alignment with Bowtie 2","container-title":"Nature Methods","page":"357-359","volume":"9","issue":"4","source":"PubMed","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105","note":"PMID: 22388286\nPMCID: PMC3322381","journalAbbreviation":"Nat. Methods","language":"eng","author":[{"family":"Langmead","given":"Ben"},{"family":"Salzberg","given":"Steven L."}],"issued":{"date-parts":[["2012",4]]},"PMID":"22388286","PMCID":"PMC3322381"}}],"schema":"https://github.com/citation-style-language/schema/raw/master/csl-citation.json"} </w:instrText>
      </w:r>
      <w:r w:rsidRPr="00095A90">
        <w:rPr>
          <w:color w:val="FF6600"/>
        </w:rPr>
        <w:fldChar w:fldCharType="separate"/>
      </w:r>
      <w:r w:rsidR="00AE3578" w:rsidRPr="00095A90">
        <w:rPr>
          <w:noProof/>
          <w:color w:val="FF6600"/>
        </w:rPr>
        <w:t>(Langmead and Salzberg 2012)</w:t>
      </w:r>
      <w:r w:rsidRPr="00095A90">
        <w:rPr>
          <w:color w:val="FF6600"/>
        </w:rPr>
        <w:fldChar w:fldCharType="end"/>
      </w:r>
      <w:r w:rsidRPr="00095A90">
        <w:rPr>
          <w:color w:val="FF6600"/>
        </w:rPr>
        <w:t xml:space="preserve">. The raw number of reads mapping to each gene were counted using HTSeq 0.6.0 </w:t>
      </w:r>
      <w:r w:rsidRPr="00095A90">
        <w:rPr>
          <w:color w:val="FF6600"/>
        </w:rPr>
        <w:fldChar w:fldCharType="begin"/>
      </w:r>
      <w:r w:rsidR="00AE3578" w:rsidRPr="00095A90">
        <w:rPr>
          <w:color w:val="FF6600"/>
        </w:rPr>
        <w:instrText xml:space="preserve"> ADDIN ZOTERO_ITEM CSL_CITATION {"citationID":"29psshpcbr","properties":{"formattedCitation":"(Anders, Pyl, and Huber 2015)","plainCitation":"(Anders, Pyl, and Huber 2015)"},"citationItems":[{"id":75,"uris":["http://zotero.org/users/local/FOPKHRFW/items/6FHAF9C4"],"uri":["http://zotero.org/users/local/FOPKHRFW/items/6FHAF9C4"],"itemData":{"id":75,"type":"article-journal","title":"HTSeq--a Python framework to work with high-throughput sequencing data","container-title":"Bioinformatics (Oxford, England)","page":"166-169","volume":"31","issue":"2","source":"PubMed","abstract":"MOTIVATION: A large choice of tools exists for many standard tasks in the analysis of high-throughput sequencing (HTS) data. However, once a project deviates from standard workflows, custom scripts are needed.\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nAVAILABILITY AND IMPLEMENTATION: HTSeq is released as an open-source software under the GNU General Public Licence and available from http://www-huber.embl.de/HTSeq or from the Python Package Index at https://pypi.python.org/pypi/HTSeq.","DOI":"10.1093/bioinformatics/btu638","ISSN":"1367-4811","note":"PMID: 25260700\nPMCID: PMC4287950","journalAbbreviation":"Bioinformatics","language":"eng","author":[{"family":"Anders","given":"Simon"},{"family":"Pyl","given":"Paul Theodor"},{"family":"Huber","given":"Wolfgang"}],"issued":{"date-parts":[["2015",1,15]]},"PMID":"25260700","PMCID":"PMC4287950"}}],"schema":"https://github.com/citation-style-language/schema/raw/master/csl-citation.json"} </w:instrText>
      </w:r>
      <w:r w:rsidRPr="00095A90">
        <w:rPr>
          <w:color w:val="FF6600"/>
        </w:rPr>
        <w:fldChar w:fldCharType="separate"/>
      </w:r>
      <w:r w:rsidR="00AE3578" w:rsidRPr="00095A90">
        <w:rPr>
          <w:noProof/>
          <w:color w:val="FF6600"/>
        </w:rPr>
        <w:t>(Anders, Pyl, and Huber 2015)</w:t>
      </w:r>
      <w:r w:rsidRPr="00095A90">
        <w:rPr>
          <w:color w:val="FF6600"/>
        </w:rPr>
        <w:fldChar w:fldCharType="end"/>
      </w:r>
      <w:r w:rsidRPr="00095A90">
        <w:rPr>
          <w:color w:val="FF6600"/>
        </w:rPr>
        <w:t xml:space="preserve">. </w:t>
      </w:r>
    </w:p>
    <w:p w14:paraId="1988B348" w14:textId="77777777" w:rsidR="00E41A2F" w:rsidRPr="00095A90" w:rsidRDefault="00E41A2F" w:rsidP="00E41A2F">
      <w:pPr>
        <w:rPr>
          <w:color w:val="FF6600"/>
        </w:rPr>
      </w:pPr>
    </w:p>
    <w:p w14:paraId="2C529B43" w14:textId="77777777" w:rsidR="00E41A2F" w:rsidRPr="00095A90" w:rsidRDefault="00E41A2F" w:rsidP="00E41A2F">
      <w:pPr>
        <w:pStyle w:val="Heading3"/>
        <w:rPr>
          <w:color w:val="FF6600"/>
        </w:rPr>
      </w:pPr>
      <w:r w:rsidRPr="00095A90">
        <w:rPr>
          <w:color w:val="FF6600"/>
        </w:rPr>
        <w:t>Proteomics</w:t>
      </w:r>
    </w:p>
    <w:p w14:paraId="781B2577" w14:textId="77777777" w:rsidR="00E41A2F" w:rsidRPr="00095A90" w:rsidRDefault="00E41A2F" w:rsidP="00E41A2F">
      <w:pPr>
        <w:rPr>
          <w:color w:val="FF6600"/>
        </w:rPr>
      </w:pPr>
    </w:p>
    <w:p w14:paraId="4479350D" w14:textId="450DCEAD" w:rsidR="00E41A2F" w:rsidRPr="00095A90" w:rsidRDefault="00E41A2F" w:rsidP="00E41A2F">
      <w:pPr>
        <w:rPr>
          <w:color w:val="FF6600"/>
        </w:rPr>
      </w:pPr>
      <w:r w:rsidRPr="00095A90">
        <w:rPr>
          <w:i/>
          <w:color w:val="FF6600"/>
        </w:rPr>
        <w:t>E. coli</w:t>
      </w:r>
      <w:r w:rsidRPr="00095A90">
        <w:rPr>
          <w:color w:val="FF6600"/>
        </w:rPr>
        <w:t xml:space="preserve"> cell pellets were resuspended in 50 mM Tris-HCl pH 8.0, 10 mM DTT. 2,2,2- trifluoroethanol (Sigma) was added to 50% (v/v) final concentration and samples were incubated at 56°C for 45 min. Following incubation, iodoa</w:t>
      </w:r>
      <w:r w:rsidR="00B05A2C" w:rsidRPr="00095A90">
        <w:rPr>
          <w:color w:val="FF6600"/>
        </w:rPr>
        <w:t>cetamide was added to a concen</w:t>
      </w:r>
      <w:r w:rsidRPr="00095A90">
        <w:rPr>
          <w:color w:val="FF6600"/>
        </w:rPr>
        <w:t>tration of 25 mM and samples were incubated at room temperature in the dark for 30 min. Samples were diluted 10-fold with 2 mM CaCl</w:t>
      </w:r>
      <w:r w:rsidRPr="00095A90">
        <w:rPr>
          <w:color w:val="FF6600"/>
          <w:vertAlign w:val="subscript"/>
        </w:rPr>
        <w:t>2</w:t>
      </w:r>
      <w:r w:rsidRPr="00095A90">
        <w:rPr>
          <w:color w:val="FF6600"/>
        </w:rPr>
        <w:t>, 50 mM Tris-HCl, pH 8.0. Samples were digested with trypsin (Pierce) at 37°C for 5 h. Digestion was quenched by adding formic acid to 1% (v/v). Tryptic peptides were filtered through Amicon Ultra 30 kD spin filtration columns and bound, washed, and eluted from HyperSep C18 SpinTips (Thermo Scientific). Eluted peptides were dried by speed-vac and resuspended in Buffer C (5% acetonitrile, 0.1% formic acid) for analysis by LC-MS/MS.</w:t>
      </w:r>
      <w:r w:rsidRPr="00095A90">
        <w:rPr>
          <w:color w:val="FF6600"/>
        </w:rPr>
        <w:br/>
      </w:r>
    </w:p>
    <w:p w14:paraId="78F50012" w14:textId="78B64CAB" w:rsidR="00E41A2F" w:rsidRPr="00095A90" w:rsidRDefault="00E41A2F" w:rsidP="00E41A2F">
      <w:pPr>
        <w:rPr>
          <w:color w:val="FF6600"/>
        </w:rPr>
      </w:pPr>
      <w:r w:rsidRPr="00095A90">
        <w:rPr>
          <w:color w:val="FF6600"/>
        </w:rPr>
        <w:t>For LC-MS/MS analysis, peptides were subjected to separation by C18 reverse phase chromatography on a Dionex Ultimate 3000 RSLCnano UHPLC system (Thermo Scientific). Peptides were loaded onto an Acclaim C18 PepMap RSLC column (Dionex; Thermo Scientific) and eluted using a 5-40% acetonitrile gradient over 250 min at 300 nl/min flow rate. Eluted peptides were directly injected into an Orbitrap Elite mass spectrometer (Thermo Scientific) by nano-electrospray and subject to data-dependent tandem mass spectrometry, with full precursor ion scans (MS1) collected at 60,0000 resolut</w:t>
      </w:r>
      <w:r w:rsidR="00B05A2C" w:rsidRPr="00095A90">
        <w:rPr>
          <w:color w:val="FF6600"/>
        </w:rPr>
        <w:t>ion. Monoisotopic precursor se</w:t>
      </w:r>
      <w:r w:rsidRPr="00095A90">
        <w:rPr>
          <w:color w:val="FF6600"/>
        </w:rPr>
        <w:t>lection and charge-state screening were enabled, with ions of charge &gt;+1 selected for collision-induced dissociation (CID). Up to 20 fragmentation scans (MS2) were collected per MS1. Dynamic exclusion was active with 45s exclusion for ions selected twice within a 30s window.</w:t>
      </w:r>
    </w:p>
    <w:p w14:paraId="6A10B643" w14:textId="77777777" w:rsidR="00E41A2F" w:rsidRPr="00095A90" w:rsidRDefault="00E41A2F" w:rsidP="00E41A2F">
      <w:pPr>
        <w:rPr>
          <w:color w:val="FF6600"/>
        </w:rPr>
      </w:pPr>
    </w:p>
    <w:p w14:paraId="4D32FABF" w14:textId="38EC6950" w:rsidR="00E41A2F" w:rsidRPr="00095A90" w:rsidRDefault="00E41A2F" w:rsidP="00E41A2F">
      <w:pPr>
        <w:rPr>
          <w:color w:val="FF6600"/>
        </w:rPr>
      </w:pPr>
      <w:r w:rsidRPr="00095A90">
        <w:rPr>
          <w:color w:val="FF6600"/>
        </w:rPr>
        <w:t xml:space="preserve">Spectra were searched against an </w:t>
      </w:r>
      <w:r w:rsidRPr="00095A90">
        <w:rPr>
          <w:i/>
          <w:color w:val="FF6600"/>
        </w:rPr>
        <w:t>E. coli</w:t>
      </w:r>
      <w:r w:rsidRPr="00095A90">
        <w:rPr>
          <w:color w:val="FF6600"/>
        </w:rPr>
        <w:t xml:space="preserve"> strain REL606 protein sequence database and common contaminant proteins (MaxQuant using SEQUEST (Proteome Discoverer 1.4; Thermo Scientific). Fully-tryptic peptides were considered, with up to two missed cleavages. Tolerances of 10 ppm (MS1) and 0.5 Da (MS2), carbamidomethylation of cysteine as static modification, and oxidized methionine as dynamic modification were used. High-confidence peptide-spectral matches (PSMs) were filtered at &lt;1% false discovery rate determined by Percolator (Proteome Discoverer 1.4; Thermo Scientific).</w:t>
      </w:r>
    </w:p>
    <w:p w14:paraId="1EBA9780" w14:textId="3DC7264B" w:rsidR="0073706D" w:rsidRDefault="00EC08C2" w:rsidP="0073706D">
      <w:pPr>
        <w:pStyle w:val="Heading3"/>
      </w:pPr>
      <w:r>
        <w:lastRenderedPageBreak/>
        <w:t xml:space="preserve">Data </w:t>
      </w:r>
      <w:r w:rsidR="009404FC">
        <w:t>Preparation</w:t>
      </w:r>
    </w:p>
    <w:p w14:paraId="295279D1" w14:textId="77777777" w:rsidR="00EC08C2" w:rsidRDefault="00EC08C2" w:rsidP="00EC08C2"/>
    <w:p w14:paraId="5C180C62" w14:textId="4448399C" w:rsidR="00EC08C2" w:rsidRPr="00EC08C2" w:rsidRDefault="00EC08C2" w:rsidP="00EC08C2">
      <w:r>
        <w:t>Our data is generated in two different sets proteins, and RNA Seq. Fo</w:t>
      </w:r>
      <w:r w:rsidR="00166861">
        <w:t xml:space="preserve">r RNA data we do not have any NAs </w:t>
      </w:r>
      <w:r>
        <w:t xml:space="preserve">and the reads are exact integers on the other hand the protein data initially contains non-integer values because disturbing same reads to different associated proteins. For the pipeline protein data is rounded and converted to integer values. The unreadable protein values which initially shown by blanks in the raw data sets are converted to zeros. Then both the RNA Seq data and protein data is treated in the same way. </w:t>
      </w:r>
    </w:p>
    <w:p w14:paraId="152CD44A" w14:textId="77777777" w:rsidR="00B72654" w:rsidRDefault="00B72654" w:rsidP="0073706D">
      <w:pPr>
        <w:rPr>
          <w:b/>
        </w:rPr>
      </w:pPr>
    </w:p>
    <w:p w14:paraId="108BC23B" w14:textId="3FFCF88A" w:rsidR="00957C26" w:rsidRDefault="00957C26" w:rsidP="0073706D">
      <w:r>
        <w:t xml:space="preserve">The first step is to find some outliers in the data sets. The idea is to find concentration distributions for protein and RNA concentrations if all the four variables are same, i.e the only difference is batch. </w:t>
      </w:r>
      <w:r w:rsidR="00B261F8">
        <w:t xml:space="preserve">We investigated the conditions where we have at least 3 batches with the same condition and look at the differences between these 3. If one of these 3 batches is significantly different than the other two we assume that batch has a problem, and is not included in the further analysis. </w:t>
      </w:r>
      <w:r w:rsidR="00E800BD">
        <w:t xml:space="preserve">The differences are investigated by analyzing histograms of logarithms of point wise division of concentration vectors in pairs of two. So </w:t>
      </w:r>
      <w:r w:rsidR="004D4F80">
        <w:t>in cases where we have 3 samples,</w:t>
      </w:r>
      <w:r w:rsidR="00E800BD">
        <w:t xml:space="preserve"> we look at the log ratios of three possible couples and generate histograms of </w:t>
      </w:r>
      <w:r w:rsidR="004D4F80">
        <w:t xml:space="preserve">their ratios. </w:t>
      </w:r>
      <w:r w:rsidR="00142373">
        <w:t>The expected histogram should have a significant peak around 0, and i</w:t>
      </w:r>
      <w:r w:rsidR="004D4F80">
        <w:t xml:space="preserve">f two </w:t>
      </w:r>
      <w:r w:rsidR="00142373">
        <w:t xml:space="preserve">of the three histograms do not have this property we claim that one sample out of three is different than other two and should not be used in the further analysis. </w:t>
      </w:r>
    </w:p>
    <w:p w14:paraId="5F3AB79A" w14:textId="77777777" w:rsidR="00810B87" w:rsidRDefault="00810B87" w:rsidP="0073706D"/>
    <w:p w14:paraId="1FCC0808" w14:textId="004962CD" w:rsidR="00810B87" w:rsidRDefault="00810B87" w:rsidP="00810B87">
      <w:r>
        <w:t xml:space="preserve">After removing the odds, the both data sets are normalized with DeSeq algorithm, which aims to normalize the effects of search depth in different experiments. In regular DeSeq routine size factor calculation is composed of three steps; at first step algorithm calculates geometric mean of each gene count through all different data sets. In the second step it normalizes each gene in a data set with respect to </w:t>
      </w:r>
      <w:r w:rsidRPr="00697E55">
        <w:rPr>
          <w:i/>
        </w:rPr>
        <w:t>geometric mean</w:t>
      </w:r>
      <w:r>
        <w:t xml:space="preserve"> of that gene. In the third step it calculates </w:t>
      </w:r>
      <w:r w:rsidRPr="00697E55">
        <w:rPr>
          <w:i/>
        </w:rPr>
        <w:t>median value</w:t>
      </w:r>
      <w:r>
        <w:t xml:space="preserve"> of reads with respect to all genes measured and obtains a value called size factor for that data set. This method has a downside; if for a gene we have zero in any of 143 data sets then the geometric mean of that gene is zero and it is impossible to normalize the read with respect to geometric mean for that gene. </w:t>
      </w:r>
      <w:r w:rsidRPr="008761D9">
        <w:t>Out of 3698 genes only 176 have non-zero reads for all samples.</w:t>
      </w:r>
      <w:r>
        <w:t xml:space="preserve"> To prevent this problem we obtained size factors by adding “+1” to all measurements, which helps to use all genes even the ones that have zero value for some of the data sets. Obtained size factors are used to normalize the original (not +1 added) dataset. This procedure of adding +1 helps to generate more robust results. (</w:t>
      </w:r>
      <w:r w:rsidR="00DD62E5">
        <w:t>Supporting</w:t>
      </w:r>
      <w:r>
        <w:t xml:space="preserve"> information).</w:t>
      </w:r>
    </w:p>
    <w:p w14:paraId="3A2E1A09" w14:textId="77777777" w:rsidR="00DD62E5" w:rsidRDefault="00DD62E5" w:rsidP="0073706D"/>
    <w:p w14:paraId="15A9B0BA" w14:textId="3E6B195F" w:rsidR="00DD62E5" w:rsidRDefault="00D30269" w:rsidP="00DD62E5">
      <w:pPr>
        <w:pStyle w:val="Heading3"/>
      </w:pPr>
      <w:r>
        <w:t>Measuring Clustering</w:t>
      </w:r>
    </w:p>
    <w:p w14:paraId="4946E001" w14:textId="77777777" w:rsidR="00D30269" w:rsidRDefault="00D30269" w:rsidP="00D30269"/>
    <w:p w14:paraId="5B5A3F76" w14:textId="19DCA044" w:rsidR="00D30269" w:rsidRDefault="00D30269" w:rsidP="00D30269">
      <w:r>
        <w:t xml:space="preserve">The normalized data sets are than clustered </w:t>
      </w:r>
      <w:r w:rsidR="00D80617">
        <w:t>based on</w:t>
      </w:r>
      <w:r>
        <w:t xml:space="preserve"> </w:t>
      </w:r>
      <w:r w:rsidR="00D80617">
        <w:t>Euclidian d</w:t>
      </w:r>
      <w:r w:rsidR="009B595C">
        <w:t xml:space="preserve">istance between them and by using the complete linkage method for </w:t>
      </w:r>
      <w:r w:rsidR="001037C7">
        <w:rPr>
          <w:i/>
        </w:rPr>
        <w:t>‘</w:t>
      </w:r>
      <w:r w:rsidR="009B595C" w:rsidRPr="001037C7">
        <w:rPr>
          <w:i/>
        </w:rPr>
        <w:t>hclust</w:t>
      </w:r>
      <w:r w:rsidR="001037C7">
        <w:rPr>
          <w:i/>
        </w:rPr>
        <w:t>’</w:t>
      </w:r>
      <w:r w:rsidR="009B595C">
        <w:t xml:space="preserve"> function in R. This method d</w:t>
      </w:r>
      <w:r w:rsidR="009B595C" w:rsidRPr="009B595C">
        <w:t>efines the cluster dis</w:t>
      </w:r>
      <w:r w:rsidR="009B595C">
        <w:t>tance between two clusters as</w:t>
      </w:r>
      <w:r w:rsidR="009B595C" w:rsidRPr="009B595C">
        <w:t xml:space="preserve"> the maximum distance between their individual components</w:t>
      </w:r>
      <w:r w:rsidR="0070648D">
        <w:t xml:space="preserve"> </w:t>
      </w:r>
      <w:r w:rsidR="0070648D">
        <w:fldChar w:fldCharType="begin"/>
      </w:r>
      <w:r w:rsidR="00AE3578">
        <w:instrText xml:space="preserve"> ADDIN ZOTERO_ITEM CSL_CITATION {"citationID":"19ombrk65s","properties":{"formattedCitation":"(Madhulatha 2012)","plainCitation":"(Madhulatha 2012)"},"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AE3578">
        <w:rPr>
          <w:noProof/>
        </w:rPr>
        <w:t>(Madhulatha 2012)</w:t>
      </w:r>
      <w:r w:rsidR="0070648D">
        <w:fldChar w:fldCharType="end"/>
      </w:r>
      <w:r w:rsidR="009B595C" w:rsidRPr="009B595C">
        <w:t xml:space="preserve">. At every stage of the clustering process, the two </w:t>
      </w:r>
      <w:r w:rsidR="0070648D">
        <w:t>closest</w:t>
      </w:r>
      <w:r w:rsidR="009B595C" w:rsidRPr="009B595C">
        <w:t xml:space="preserve"> clusters are merged into a new cluster. </w:t>
      </w:r>
      <w:r w:rsidR="0070648D">
        <w:t xml:space="preserve">The repetitive process continues until the whole data set is bundle up </w:t>
      </w:r>
      <w:r w:rsidR="009B595C" w:rsidRPr="009B595C">
        <w:t>into one single cluster</w:t>
      </w:r>
      <w:r w:rsidR="00D72FF6">
        <w:t xml:space="preserve">. After this process we ended up with a dendogram that measures closeness of different samples, which is generated without focusing on the external variables. The next step is to investigate how the external variables are clustered with respect to this dendogram. For this we calculate </w:t>
      </w:r>
      <w:r w:rsidR="003A14ED" w:rsidRPr="00F21570">
        <w:rPr>
          <w:i/>
        </w:rPr>
        <w:t>cophenetic distance</w:t>
      </w:r>
      <w:r w:rsidR="003A14ED">
        <w:t xml:space="preserve"> for data pairs in each category in a </w:t>
      </w:r>
      <w:r w:rsidR="003A14ED">
        <w:lastRenderedPageBreak/>
        <w:t xml:space="preserve">variable and calculate the mean of them. Than compare the mean value with mean values generated </w:t>
      </w:r>
      <w:r w:rsidR="005B4126">
        <w:t>with the same method for artificially mixed labels to calculate the</w:t>
      </w:r>
      <w:r w:rsidR="005B4126" w:rsidRPr="005B4126">
        <w:rPr>
          <w:i/>
        </w:rPr>
        <w:t xml:space="preserve"> z-score </w:t>
      </w:r>
      <w:r w:rsidR="005B4126">
        <w:t xml:space="preserve">of the mean value. </w:t>
      </w:r>
    </w:p>
    <w:p w14:paraId="6F70EC6A" w14:textId="77777777" w:rsidR="00311BC1" w:rsidRDefault="00311BC1" w:rsidP="00D30269"/>
    <w:p w14:paraId="5A2A88FB" w14:textId="2CD5E35F" w:rsidR="00311BC1" w:rsidRDefault="00311BC1" w:rsidP="00311BC1">
      <w:pPr>
        <w:pStyle w:val="Heading3"/>
      </w:pPr>
      <w:r>
        <w:t xml:space="preserve">Quantification of cell response </w:t>
      </w:r>
    </w:p>
    <w:p w14:paraId="2D19E9D8" w14:textId="77777777" w:rsidR="00311BC1" w:rsidRDefault="00311BC1" w:rsidP="00D30269"/>
    <w:p w14:paraId="3B1FB373" w14:textId="77777777" w:rsidR="00311BC1" w:rsidRDefault="00311BC1" w:rsidP="00311BC1">
      <w:r>
        <w:t>The determination of differentially expressed mRNA and proteins contains a process that can be determined in multiple steps.</w:t>
      </w:r>
    </w:p>
    <w:p w14:paraId="4A341918" w14:textId="77777777" w:rsidR="00311BC1" w:rsidRDefault="00311BC1" w:rsidP="00311BC1"/>
    <w:p w14:paraId="4BB39126" w14:textId="47FCBB92" w:rsidR="00311BC1" w:rsidRDefault="00311BC1" w:rsidP="00311BC1">
      <w:r>
        <w:t xml:space="preserve">Firstly we filter out the samples that biological replicates are not poses </w:t>
      </w:r>
      <w:r w:rsidR="00673748">
        <w:t>similar</w:t>
      </w:r>
      <w:r>
        <w:t xml:space="preserve"> distributions with in each other and sum all the technical replicates to generate one sample, which is the suggested way to handle te</w:t>
      </w:r>
      <w:r w:rsidR="00451321">
        <w:t xml:space="preserve">chnical replicates in DeSeq2 </w:t>
      </w:r>
      <w:bookmarkStart w:id="1" w:name="_GoBack"/>
      <w:bookmarkEnd w:id="1"/>
      <w:r w:rsidR="00451321">
        <w:fldChar w:fldCharType="begin"/>
      </w:r>
      <w:r w:rsidR="00451321">
        <w:instrText xml:space="preserve"> ADDIN ZOTERO_ITEM CSL_CITATION {"citationID":"DFKcbBWe","properties":{"formattedCitation":"(Love, Huber, and Anders 2014)","plainCitation":"(Love, Huber, and Anders 2014)"},"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451321">
        <w:fldChar w:fldCharType="separate"/>
      </w:r>
      <w:r w:rsidR="00451321">
        <w:rPr>
          <w:noProof/>
        </w:rPr>
        <w:t>(Love, Huber, and Anders 2014)</w:t>
      </w:r>
      <w:r w:rsidR="00451321">
        <w:fldChar w:fldCharType="end"/>
      </w:r>
      <w:r>
        <w:t>. The next step is to filter out the unnecessary conditions from the data file. For example if we are trying to figure out the affects of high Mg</w:t>
      </w:r>
      <w:r w:rsidR="0014521F" w:rsidRPr="0014521F">
        <w:rPr>
          <w:vertAlign w:val="superscript"/>
        </w:rPr>
        <w:t>+2</w:t>
      </w:r>
      <w:r>
        <w:t xml:space="preserve"> on </w:t>
      </w:r>
      <w:r w:rsidR="00B72654">
        <w:rPr>
          <w:i/>
        </w:rPr>
        <w:t>E.</w:t>
      </w:r>
      <w:r w:rsidR="00E077A7">
        <w:rPr>
          <w:i/>
        </w:rPr>
        <w:t xml:space="preserve"> </w:t>
      </w:r>
      <w:r w:rsidR="00B72654">
        <w:rPr>
          <w:i/>
        </w:rPr>
        <w:t>c</w:t>
      </w:r>
      <w:r w:rsidRPr="00176D80">
        <w:rPr>
          <w:i/>
        </w:rPr>
        <w:t>oli</w:t>
      </w:r>
      <w:r>
        <w:t xml:space="preserve"> in exponential phase we first pick the samples that only have glucose as carbon source, Na levels are equal to 0.8mM (base value), and pick the base and high Mg samples in exponential phase. We do not apply any filtering on specific mRNAs or proteins based on raw counts. </w:t>
      </w:r>
    </w:p>
    <w:p w14:paraId="42D43A11" w14:textId="77777777" w:rsidR="00311BC1" w:rsidRDefault="00311BC1" w:rsidP="00311BC1"/>
    <w:p w14:paraId="62C48127" w14:textId="77777777" w:rsidR="00311BC1" w:rsidRDefault="00311BC1" w:rsidP="00311BC1">
      <w:r>
        <w:t>Then we apply DeSeq2 to calculate the size factors for samples in order to get rid of the affects of search depth inequalities. While calculating size factors we add "+1" to all samples to get non-zero results for the mRNAs and proteins that have at least one zero read.</w:t>
      </w:r>
    </w:p>
    <w:p w14:paraId="279BB359" w14:textId="77777777" w:rsidR="00311BC1" w:rsidRDefault="00311BC1" w:rsidP="00311BC1"/>
    <w:p w14:paraId="562CC734" w14:textId="5F75FEF0" w:rsidR="00311BC1" w:rsidRDefault="00311BC1" w:rsidP="00311BC1">
      <w:r>
        <w:t xml:space="preserve">After finishing the DeSeq2 procedure we have log 2 fold change and adjusted p values for individual mRNAs and proteins. Picking up the samples based on </w:t>
      </w:r>
      <w:r w:rsidRPr="0012689C">
        <w:rPr>
          <w:i/>
        </w:rPr>
        <w:t>P'&lt;0.05</w:t>
      </w:r>
      <w:r>
        <w:t xml:space="preserve"> and </w:t>
      </w:r>
      <w:r w:rsidRPr="0012689C">
        <w:rPr>
          <w:i/>
        </w:rPr>
        <w:t>log2 fold change &gt;2</w:t>
      </w:r>
      <w:r>
        <w:t xml:space="preserve"> we end up with lists of mRNAs and proteins which responds to external change significantly. We use these lists and send them to the database for annotation, visualization and integr</w:t>
      </w:r>
      <w:r w:rsidR="00AE3110">
        <w:t xml:space="preserve">ated discovery tool (DAVID) </w:t>
      </w:r>
      <w:r w:rsidR="00385FA0">
        <w:fldChar w:fldCharType="begin"/>
      </w:r>
      <w:r w:rsidR="00385FA0">
        <w:instrText xml:space="preserve"> ADDIN ZOTERO_ITEM CSL_CITATION {"citationID":"l3iqINv8","properties":{"formattedCitation":"(Huang, Sherman, and Lempicki 2008)","plainCitation":"(Huang, Sherman, and Lempicki 200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385FA0">
        <w:fldChar w:fldCharType="separate"/>
      </w:r>
      <w:r w:rsidR="00385FA0">
        <w:rPr>
          <w:noProof/>
        </w:rPr>
        <w:t>(Huang, Sherman, and Lempicki 2008)</w:t>
      </w:r>
      <w:r w:rsidR="00385FA0">
        <w:fldChar w:fldCharType="end"/>
      </w:r>
      <w:r w:rsidR="00385FA0">
        <w:t xml:space="preserve"> </w:t>
      </w:r>
      <w:r>
        <w:t>and look for results related with KEGG pathways</w:t>
      </w:r>
      <w:r w:rsidR="00EE1837">
        <w:t xml:space="preserve"> </w:t>
      </w:r>
      <w:r w:rsidR="00EE1837">
        <w:fldChar w:fldCharType="begin"/>
      </w:r>
      <w:r w:rsidR="00EE1837">
        <w:instrText xml:space="preserve"> ADDIN ZOTERO_ITEM CSL_CITATION {"citationID":"X29iZdFY","properties":{"formattedCitation":"(Kanehisa and Goto 2000)","plainCitation":"(Kanehisa and Goto 2000)"},"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EE1837">
        <w:fldChar w:fldCharType="separate"/>
      </w:r>
      <w:r w:rsidR="00EE1837">
        <w:rPr>
          <w:noProof/>
        </w:rPr>
        <w:t>(Kanehisa and Goto 2000)</w:t>
      </w:r>
      <w:r w:rsidR="00EE1837">
        <w:fldChar w:fldCharType="end"/>
      </w:r>
      <w:r>
        <w:t xml:space="preserve"> and molecular funct</w:t>
      </w:r>
      <w:r w:rsidR="00EE1837">
        <w:t xml:space="preserve">ion related GO annotations </w:t>
      </w:r>
      <w:r w:rsidR="00EE1837">
        <w:fldChar w:fldCharType="begin"/>
      </w:r>
      <w:r w:rsidR="009473E8">
        <w:instrText xml:space="preserve"> ADDIN ZOTERO_ITEM CSL_CITATION {"citationID":"E8EhQkPD","properties":{"formattedCitation":"(Ashburner et al. 2000)","plainCitation":"(Ashburner et al. 2000)"},"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EE1837">
        <w:fldChar w:fldCharType="separate"/>
      </w:r>
      <w:r w:rsidR="009473E8">
        <w:rPr>
          <w:noProof/>
        </w:rPr>
        <w:t>(Ashburner et al. 2000)</w:t>
      </w:r>
      <w:r w:rsidR="00EE1837">
        <w:fldChar w:fldCharType="end"/>
      </w:r>
      <w:r>
        <w:t>.</w:t>
      </w:r>
    </w:p>
    <w:p w14:paraId="518266B9" w14:textId="4B58A005" w:rsidR="00315216" w:rsidRDefault="00315216" w:rsidP="00315216"/>
    <w:p w14:paraId="12ABACBD" w14:textId="77777777" w:rsidR="00315216" w:rsidRDefault="00315216" w:rsidP="00315216"/>
    <w:p w14:paraId="5F0E86DB" w14:textId="2D509A84" w:rsidR="00315216" w:rsidRPr="00315216" w:rsidRDefault="00315216" w:rsidP="00315216">
      <w:pPr>
        <w:pStyle w:val="Heading2"/>
      </w:pPr>
      <w:r>
        <w:t>References</w:t>
      </w:r>
    </w:p>
    <w:p w14:paraId="48EA68DA" w14:textId="77777777" w:rsidR="00A6256D" w:rsidRPr="00A6256D" w:rsidRDefault="00FD014C" w:rsidP="00A6256D">
      <w:pPr>
        <w:pStyle w:val="Bibliography"/>
        <w:rPr>
          <w:rFonts w:ascii="Calibri"/>
        </w:rPr>
      </w:pPr>
      <w:r>
        <w:fldChar w:fldCharType="begin"/>
      </w:r>
      <w:r w:rsidR="00CA5118">
        <w:instrText xml:space="preserve"> ADDIN ZOTERO_BIBL {"custom":[]} CSL_BIBLIOGRAPHY </w:instrText>
      </w:r>
      <w:r>
        <w:fldChar w:fldCharType="separate"/>
      </w:r>
      <w:r w:rsidR="00A6256D" w:rsidRPr="00A6256D">
        <w:rPr>
          <w:rFonts w:ascii="Calibri"/>
        </w:rPr>
        <w:t xml:space="preserve">Anders, Simon, Paul Theodor Pyl, and Wolfgang Huber. 2015. “HTSeq--a Python Framework to Work with High-Throughput Sequencing Data.” </w:t>
      </w:r>
      <w:r w:rsidR="00A6256D" w:rsidRPr="00A6256D">
        <w:rPr>
          <w:rFonts w:ascii="Calibri"/>
          <w:i/>
          <w:iCs/>
        </w:rPr>
        <w:t>Bioinformatics (Oxford, England)</w:t>
      </w:r>
      <w:r w:rsidR="00A6256D" w:rsidRPr="00A6256D">
        <w:rPr>
          <w:rFonts w:ascii="Calibri"/>
        </w:rPr>
        <w:t xml:space="preserve"> 31 (2): 166–69. doi:10.1093/bioinformatics/btu638.</w:t>
      </w:r>
    </w:p>
    <w:p w14:paraId="63C55EB7" w14:textId="77777777" w:rsidR="00A6256D" w:rsidRPr="00A6256D" w:rsidRDefault="00A6256D" w:rsidP="00A6256D">
      <w:pPr>
        <w:pStyle w:val="Bibliography"/>
        <w:rPr>
          <w:rFonts w:ascii="Calibri"/>
        </w:rPr>
      </w:pPr>
      <w:r w:rsidRPr="00A6256D">
        <w:rPr>
          <w:rFonts w:ascii="Calibri"/>
        </w:rPr>
        <w:t xml:space="preserve">Ashburner, Michael, Catherine A. Ball, Judith A. Blake, David Botstein, Heather Butler, J. Michael Cherry, Allan P. Davis, et al. 2000. “Gene Ontology: Tool for the Unification of Biology.” </w:t>
      </w:r>
      <w:r w:rsidRPr="00A6256D">
        <w:rPr>
          <w:rFonts w:ascii="Calibri"/>
          <w:i/>
          <w:iCs/>
        </w:rPr>
        <w:t>Nature Genetics</w:t>
      </w:r>
      <w:r w:rsidRPr="00A6256D">
        <w:rPr>
          <w:rFonts w:ascii="Calibri"/>
        </w:rPr>
        <w:t xml:space="preserve"> 25 (1): 25–29. doi:10.1038/75556.</w:t>
      </w:r>
    </w:p>
    <w:p w14:paraId="25CF856C" w14:textId="77777777" w:rsidR="00A6256D" w:rsidRPr="00A6256D" w:rsidRDefault="00A6256D" w:rsidP="00A6256D">
      <w:pPr>
        <w:pStyle w:val="Bibliography"/>
        <w:rPr>
          <w:rFonts w:ascii="Calibri"/>
        </w:rPr>
      </w:pPr>
      <w:r w:rsidRPr="00A6256D">
        <w:rPr>
          <w:rFonts w:ascii="Calibri"/>
        </w:rPr>
        <w:t xml:space="preserve">Bausch, C., N. Peekhaus, C. Utz, T. Blais, E. Murray, T. Lowary, and T. Conway. 1998. “Sequence Analysis of the GntII (subsidiary) System for Gluconate Metabolism Reveals a Novel Pathway for L-Idonic Acid Catabolism in Escherichia Coli.” </w:t>
      </w:r>
      <w:r w:rsidRPr="00A6256D">
        <w:rPr>
          <w:rFonts w:ascii="Calibri"/>
          <w:i/>
          <w:iCs/>
        </w:rPr>
        <w:t>Journal of Bacteriology</w:t>
      </w:r>
      <w:r w:rsidRPr="00A6256D">
        <w:rPr>
          <w:rFonts w:ascii="Calibri"/>
        </w:rPr>
        <w:t xml:space="preserve"> 180 (14): 3704–10.</w:t>
      </w:r>
    </w:p>
    <w:p w14:paraId="253E4C24" w14:textId="77777777" w:rsidR="00A6256D" w:rsidRPr="00A6256D" w:rsidRDefault="00A6256D" w:rsidP="00A6256D">
      <w:pPr>
        <w:pStyle w:val="Bibliography"/>
        <w:rPr>
          <w:rFonts w:ascii="Calibri"/>
        </w:rPr>
      </w:pPr>
      <w:r w:rsidRPr="00A6256D">
        <w:rPr>
          <w:rFonts w:ascii="Calibri"/>
        </w:rPr>
        <w:t xml:space="preserve">Blattner, Frederick R., Guy Plunkett, Craig A. Bloch, Nicole T. Perna, Valerie Burland, Monica Riley, Julio Collado-Vides, et al. 1997. “The Complete Genome Sequence of Escherichia Coli K-12.” </w:t>
      </w:r>
      <w:r w:rsidRPr="00A6256D">
        <w:rPr>
          <w:rFonts w:ascii="Calibri"/>
          <w:i/>
          <w:iCs/>
        </w:rPr>
        <w:t>Science</w:t>
      </w:r>
      <w:r w:rsidRPr="00A6256D">
        <w:rPr>
          <w:rFonts w:ascii="Calibri"/>
        </w:rPr>
        <w:t xml:space="preserve"> 277 (5331): 1453–62. doi:10.1126/science.277.5331.1453.</w:t>
      </w:r>
    </w:p>
    <w:p w14:paraId="61FBB4A1" w14:textId="77777777" w:rsidR="00A6256D" w:rsidRPr="00A6256D" w:rsidRDefault="00A6256D" w:rsidP="00A6256D">
      <w:pPr>
        <w:pStyle w:val="Bibliography"/>
        <w:rPr>
          <w:rFonts w:ascii="Calibri"/>
        </w:rPr>
      </w:pPr>
      <w:r w:rsidRPr="00A6256D">
        <w:rPr>
          <w:rFonts w:ascii="Calibri"/>
        </w:rPr>
        <w:lastRenderedPageBreak/>
        <w:t xml:space="preserve">Botstein, David, and Neil Risch. 2003. “Discovering Genotypes Underlying Human Phenotypes: Past Successes for Mendelian Disease, Future Approaches for Complex Disease.” </w:t>
      </w:r>
      <w:r w:rsidRPr="00A6256D">
        <w:rPr>
          <w:rFonts w:ascii="Calibri"/>
          <w:i/>
          <w:iCs/>
        </w:rPr>
        <w:t>Nature Genetics</w:t>
      </w:r>
      <w:r w:rsidRPr="00A6256D">
        <w:rPr>
          <w:rFonts w:ascii="Calibri"/>
        </w:rPr>
        <w:t xml:space="preserve"> 33 (March): 228–37. doi:10.1038/ng1090.</w:t>
      </w:r>
    </w:p>
    <w:p w14:paraId="104D5D22" w14:textId="77777777" w:rsidR="00A6256D" w:rsidRPr="00A6256D" w:rsidRDefault="00A6256D" w:rsidP="00A6256D">
      <w:pPr>
        <w:pStyle w:val="Bibliography"/>
        <w:rPr>
          <w:rFonts w:ascii="Calibri"/>
        </w:rPr>
      </w:pPr>
      <w:r w:rsidRPr="00A6256D">
        <w:rPr>
          <w:rFonts w:ascii="Calibri"/>
        </w:rPr>
        <w:t xml:space="preserve">Burge, Sarah W., Jennifer Daub, Ruth Eberhardt, John Tate, Lars Barquist, Eric P. Nawrocki, Sean R. Eddy, Paul P. Gardner, and Alex Bateman. 2013. “Rfam 11.0: 10 Years of RNA Families.” </w:t>
      </w:r>
      <w:r w:rsidRPr="00A6256D">
        <w:rPr>
          <w:rFonts w:ascii="Calibri"/>
          <w:i/>
          <w:iCs/>
        </w:rPr>
        <w:t>Nucleic Acids Research</w:t>
      </w:r>
      <w:r w:rsidRPr="00A6256D">
        <w:rPr>
          <w:rFonts w:ascii="Calibri"/>
        </w:rPr>
        <w:t xml:space="preserve"> 41 (Database issue): D226–32. doi:10.1093/nar/gks1005.</w:t>
      </w:r>
    </w:p>
    <w:p w14:paraId="02FA9043" w14:textId="77777777" w:rsidR="00A6256D" w:rsidRPr="00A6256D" w:rsidRDefault="00A6256D" w:rsidP="00A6256D">
      <w:pPr>
        <w:pStyle w:val="Bibliography"/>
        <w:rPr>
          <w:rFonts w:ascii="Calibri"/>
        </w:rPr>
      </w:pPr>
      <w:r w:rsidRPr="00A6256D">
        <w:rPr>
          <w:rFonts w:ascii="Calibri"/>
        </w:rPr>
        <w:t xml:space="preserve">Dodt, Matthias, Johannes T. Roehr, Rina Ahmed, and Christoph Dieterich. 2012. “FLEXBAR—Flexible Barcode and Adapter Processing for Next-Generation Sequencing Platforms.” </w:t>
      </w:r>
      <w:r w:rsidRPr="00A6256D">
        <w:rPr>
          <w:rFonts w:ascii="Calibri"/>
          <w:i/>
          <w:iCs/>
        </w:rPr>
        <w:t>Biology</w:t>
      </w:r>
      <w:r w:rsidRPr="00A6256D">
        <w:rPr>
          <w:rFonts w:ascii="Calibri"/>
        </w:rPr>
        <w:t xml:space="preserve"> 1 (3): 895–905. doi:10.3390/biology1030895.</w:t>
      </w:r>
    </w:p>
    <w:p w14:paraId="617D0293" w14:textId="77777777" w:rsidR="00A6256D" w:rsidRPr="00A6256D" w:rsidRDefault="00A6256D" w:rsidP="00A6256D">
      <w:pPr>
        <w:pStyle w:val="Bibliography"/>
        <w:rPr>
          <w:rFonts w:ascii="Calibri"/>
        </w:rPr>
      </w:pPr>
      <w:r w:rsidRPr="00A6256D">
        <w:rPr>
          <w:rFonts w:ascii="Calibri"/>
        </w:rPr>
        <w:t xml:space="preserve">Fujita, Y., T. Fujita, Y. Miwa, J. Nihashi, and Y. Aratani. 1986. “Organization and Transcription of the Gluconate Operon, Gnt, of Bacillus Subtilis.” </w:t>
      </w:r>
      <w:r w:rsidRPr="00A6256D">
        <w:rPr>
          <w:rFonts w:ascii="Calibri"/>
          <w:i/>
          <w:iCs/>
        </w:rPr>
        <w:t>Journal of Biological Chemistry</w:t>
      </w:r>
      <w:r w:rsidRPr="00A6256D">
        <w:rPr>
          <w:rFonts w:ascii="Calibri"/>
        </w:rPr>
        <w:t xml:space="preserve"> 261 (29): 13744–53.</w:t>
      </w:r>
    </w:p>
    <w:p w14:paraId="13D8B000" w14:textId="77777777" w:rsidR="00A6256D" w:rsidRPr="00A6256D" w:rsidRDefault="00A6256D" w:rsidP="00A6256D">
      <w:pPr>
        <w:pStyle w:val="Bibliography"/>
        <w:rPr>
          <w:rFonts w:ascii="Calibri"/>
        </w:rPr>
      </w:pPr>
      <w:r w:rsidRPr="00A6256D">
        <w:rPr>
          <w:rFonts w:ascii="Calibri"/>
        </w:rPr>
        <w:t xml:space="preserve">Gadgil, Mugdha, Vivek Kapur, and Wei-Shou Hu. 2005. “Transcriptional Response of Escherichia Coli to Temperature Shift.” </w:t>
      </w:r>
      <w:r w:rsidRPr="00A6256D">
        <w:rPr>
          <w:rFonts w:ascii="Calibri"/>
          <w:i/>
          <w:iCs/>
        </w:rPr>
        <w:t>Biotechnology Progress</w:t>
      </w:r>
      <w:r w:rsidRPr="00A6256D">
        <w:rPr>
          <w:rFonts w:ascii="Calibri"/>
        </w:rPr>
        <w:t xml:space="preserve"> 21 (3): 689–99. doi:10.1021/bp049630l.</w:t>
      </w:r>
    </w:p>
    <w:p w14:paraId="7AE4BE5F" w14:textId="77777777" w:rsidR="00A6256D" w:rsidRPr="00A6256D" w:rsidRDefault="00A6256D" w:rsidP="00A6256D">
      <w:pPr>
        <w:pStyle w:val="Bibliography"/>
        <w:rPr>
          <w:rFonts w:ascii="Calibri"/>
        </w:rPr>
      </w:pPr>
      <w:r w:rsidRPr="00A6256D">
        <w:rPr>
          <w:rFonts w:ascii="Calibri"/>
        </w:rPr>
        <w:t xml:space="preserve">Hantke, K. 1997. “Ferrous Iron Uptake by a Magnesium Transport System Is Toxic for Escherichia Coli and Salmonella Typhimurium.” </w:t>
      </w:r>
      <w:r w:rsidRPr="00A6256D">
        <w:rPr>
          <w:rFonts w:ascii="Calibri"/>
          <w:i/>
          <w:iCs/>
        </w:rPr>
        <w:t>Journal of Bacteriology</w:t>
      </w:r>
      <w:r w:rsidRPr="00A6256D">
        <w:rPr>
          <w:rFonts w:ascii="Calibri"/>
        </w:rPr>
        <w:t xml:space="preserve"> 179 (19): 6201–4.</w:t>
      </w:r>
    </w:p>
    <w:p w14:paraId="34684291" w14:textId="77777777" w:rsidR="00A6256D" w:rsidRPr="00A6256D" w:rsidRDefault="00A6256D" w:rsidP="00A6256D">
      <w:pPr>
        <w:pStyle w:val="Bibliography"/>
        <w:rPr>
          <w:rFonts w:ascii="Calibri"/>
        </w:rPr>
      </w:pPr>
      <w:r w:rsidRPr="00A6256D">
        <w:rPr>
          <w:rFonts w:ascii="Calibri"/>
        </w:rPr>
        <w:t xml:space="preserve">Houser, John R., Craig Barnhart, Daniel R. Boutz, Sean M. Carroll, Aurko Dasgupta, Joshua K. Michener, Brittany D. Needham, et al. 2015. “Controlled Measurement and Comparative Analysis of Cellular Components in E. Coli Reveals Broad Regulatory Changes in Response to Glucose Starvation.” </w:t>
      </w:r>
      <w:r w:rsidRPr="00A6256D">
        <w:rPr>
          <w:rFonts w:ascii="Calibri"/>
          <w:i/>
          <w:iCs/>
        </w:rPr>
        <w:t>PLoS Computational Biology</w:t>
      </w:r>
      <w:r w:rsidRPr="00A6256D">
        <w:rPr>
          <w:rFonts w:ascii="Calibri"/>
        </w:rPr>
        <w:t xml:space="preserve"> 11 (8): e1004400. doi:10.1371/journal.pcbi.1004400.</w:t>
      </w:r>
    </w:p>
    <w:p w14:paraId="1ECE787D" w14:textId="77777777" w:rsidR="00A6256D" w:rsidRPr="00A6256D" w:rsidRDefault="00A6256D" w:rsidP="00A6256D">
      <w:pPr>
        <w:pStyle w:val="Bibliography"/>
        <w:rPr>
          <w:rFonts w:ascii="Calibri"/>
        </w:rPr>
      </w:pPr>
      <w:r w:rsidRPr="00A6256D">
        <w:rPr>
          <w:rFonts w:ascii="Calibri"/>
        </w:rPr>
        <w:t xml:space="preserve">Huang, Da Wei, Brad T. Sherman, and Richard A. Lempicki. 2008. “Systematic and Integrative Analysis of Large Gene Lists Using DAVID Bioinformatics Resources.” </w:t>
      </w:r>
      <w:r w:rsidRPr="00A6256D">
        <w:rPr>
          <w:rFonts w:ascii="Calibri"/>
          <w:i/>
          <w:iCs/>
        </w:rPr>
        <w:t>Nature Protocols</w:t>
      </w:r>
      <w:r w:rsidRPr="00A6256D">
        <w:rPr>
          <w:rFonts w:ascii="Calibri"/>
        </w:rPr>
        <w:t xml:space="preserve"> 4 (1): 44–57. doi:10.1038/nprot.2008.211.</w:t>
      </w:r>
    </w:p>
    <w:p w14:paraId="71F115A5" w14:textId="77777777" w:rsidR="00A6256D" w:rsidRPr="00A6256D" w:rsidRDefault="00A6256D" w:rsidP="00A6256D">
      <w:pPr>
        <w:pStyle w:val="Bibliography"/>
        <w:rPr>
          <w:rFonts w:ascii="Calibri"/>
        </w:rPr>
      </w:pPr>
      <w:r w:rsidRPr="00A6256D">
        <w:rPr>
          <w:rFonts w:ascii="Calibri"/>
        </w:rPr>
        <w:t xml:space="preserve">Ideker, Trey, Vesteinn Thorsson, Jeffrey A. Ranish, Rowan Christmas, Jeremy Buhler, Jimmy K. Eng, Roger Bumgarner, David R. Goodlett, Ruedi Aebersold, and Leroy Hood. 2001. “Integrated Genomic and Proteomic Analyses of a Systematically Perturbed Metabolic Network.” </w:t>
      </w:r>
      <w:r w:rsidRPr="00A6256D">
        <w:rPr>
          <w:rFonts w:ascii="Calibri"/>
          <w:i/>
          <w:iCs/>
        </w:rPr>
        <w:t>Science</w:t>
      </w:r>
      <w:r w:rsidRPr="00A6256D">
        <w:rPr>
          <w:rFonts w:ascii="Calibri"/>
        </w:rPr>
        <w:t xml:space="preserve"> 292 (5518): 929–34. doi:10.1126/science.292.5518.929.</w:t>
      </w:r>
    </w:p>
    <w:p w14:paraId="48D84AA9" w14:textId="77777777" w:rsidR="00A6256D" w:rsidRPr="00A6256D" w:rsidRDefault="00A6256D" w:rsidP="00A6256D">
      <w:pPr>
        <w:pStyle w:val="Bibliography"/>
        <w:rPr>
          <w:rFonts w:ascii="Calibri"/>
        </w:rPr>
      </w:pPr>
      <w:r w:rsidRPr="00A6256D">
        <w:rPr>
          <w:rFonts w:ascii="Calibri"/>
        </w:rPr>
        <w:t xml:space="preserve">Jeong, Haeyoung, Valérie Barbe, Choong Hoon Lee, David Vallenet, Dong Su Yu, Sang-Haeng Choi, Arnaud Couloux, et al. 2009. “Genome Sequences of Escherichia Coli B Strains REL606 and BL21(DE3).” </w:t>
      </w:r>
      <w:r w:rsidRPr="00A6256D">
        <w:rPr>
          <w:rFonts w:ascii="Calibri"/>
          <w:i/>
          <w:iCs/>
        </w:rPr>
        <w:t>Journal of Molecular Biology</w:t>
      </w:r>
      <w:r w:rsidRPr="00A6256D">
        <w:rPr>
          <w:rFonts w:ascii="Calibri"/>
        </w:rPr>
        <w:t xml:space="preserve"> 394 (4): 644–52. doi:10.1016/j.jmb.2009.09.052.</w:t>
      </w:r>
    </w:p>
    <w:p w14:paraId="2CB508A4" w14:textId="77777777" w:rsidR="00A6256D" w:rsidRPr="00A6256D" w:rsidRDefault="00A6256D" w:rsidP="00A6256D">
      <w:pPr>
        <w:pStyle w:val="Bibliography"/>
        <w:rPr>
          <w:rFonts w:ascii="Calibri"/>
        </w:rPr>
      </w:pPr>
      <w:r w:rsidRPr="00A6256D">
        <w:rPr>
          <w:rFonts w:ascii="Calibri"/>
        </w:rPr>
        <w:t xml:space="preserve">Joyce, Andrew R., and Bernhard Ø Palsson. 2006. “The Model Organism as a System: Integrating ‘Omics’ Data Sets.” </w:t>
      </w:r>
      <w:r w:rsidRPr="00A6256D">
        <w:rPr>
          <w:rFonts w:ascii="Calibri"/>
          <w:i/>
          <w:iCs/>
        </w:rPr>
        <w:t>Nature Reviews Molecular Cell Biology</w:t>
      </w:r>
      <w:r w:rsidRPr="00A6256D">
        <w:rPr>
          <w:rFonts w:ascii="Calibri"/>
        </w:rPr>
        <w:t xml:space="preserve"> 7 (3): 198–210. doi:10.1038/nrm1857.</w:t>
      </w:r>
    </w:p>
    <w:p w14:paraId="38194DDA" w14:textId="77777777" w:rsidR="00A6256D" w:rsidRPr="00A6256D" w:rsidRDefault="00A6256D" w:rsidP="00A6256D">
      <w:pPr>
        <w:pStyle w:val="Bibliography"/>
        <w:rPr>
          <w:rFonts w:ascii="Calibri"/>
        </w:rPr>
      </w:pPr>
      <w:r w:rsidRPr="00A6256D">
        <w:rPr>
          <w:rFonts w:ascii="Calibri"/>
        </w:rPr>
        <w:t xml:space="preserve">Kanehisa, Minoru, and Susumu Goto. 2000. “KEGG: Kyoto Encyclopedia of Genes and Genomes.” </w:t>
      </w:r>
      <w:r w:rsidRPr="00A6256D">
        <w:rPr>
          <w:rFonts w:ascii="Calibri"/>
          <w:i/>
          <w:iCs/>
        </w:rPr>
        <w:t>Nucleic Acids Research</w:t>
      </w:r>
      <w:r w:rsidRPr="00A6256D">
        <w:rPr>
          <w:rFonts w:ascii="Calibri"/>
        </w:rPr>
        <w:t xml:space="preserve"> 28 (1): 27–30.</w:t>
      </w:r>
    </w:p>
    <w:p w14:paraId="3DCC689B" w14:textId="77777777" w:rsidR="00A6256D" w:rsidRPr="00A6256D" w:rsidRDefault="00A6256D" w:rsidP="00A6256D">
      <w:pPr>
        <w:pStyle w:val="Bibliography"/>
        <w:rPr>
          <w:rFonts w:ascii="Calibri"/>
        </w:rPr>
      </w:pPr>
      <w:r w:rsidRPr="00A6256D">
        <w:rPr>
          <w:rFonts w:ascii="Calibri"/>
        </w:rPr>
        <w:t xml:space="preserve">Kim, Minseung, Violeta Zorraquino, and Ilias Tagkopoulos. 2015. “Microbial Forensics: Predicting Phenotypic Characteristics and Environmental Conditions from Large-Scale Gene Expression Profiles.” </w:t>
      </w:r>
      <w:r w:rsidRPr="00A6256D">
        <w:rPr>
          <w:rFonts w:ascii="Calibri"/>
          <w:i/>
          <w:iCs/>
        </w:rPr>
        <w:t>PLOS Comput Biol</w:t>
      </w:r>
      <w:r w:rsidRPr="00A6256D">
        <w:rPr>
          <w:rFonts w:ascii="Calibri"/>
        </w:rPr>
        <w:t xml:space="preserve"> 11 (3): e1004127. doi:10.1371/journal.pcbi.1004127.</w:t>
      </w:r>
    </w:p>
    <w:p w14:paraId="65D5D5ED" w14:textId="77777777" w:rsidR="00A6256D" w:rsidRPr="00A6256D" w:rsidRDefault="00A6256D" w:rsidP="00A6256D">
      <w:pPr>
        <w:pStyle w:val="Bibliography"/>
        <w:rPr>
          <w:rFonts w:ascii="Calibri"/>
        </w:rPr>
      </w:pPr>
      <w:r w:rsidRPr="00A6256D">
        <w:rPr>
          <w:rFonts w:ascii="Calibri"/>
        </w:rPr>
        <w:t xml:space="preserve">Langmead, Ben, and Steven L. Salzberg. 2012. “Fast Gapped-Read Alignment with Bowtie 2.” </w:t>
      </w:r>
      <w:r w:rsidRPr="00A6256D">
        <w:rPr>
          <w:rFonts w:ascii="Calibri"/>
          <w:i/>
          <w:iCs/>
        </w:rPr>
        <w:t>Nature Methods</w:t>
      </w:r>
      <w:r w:rsidRPr="00A6256D">
        <w:rPr>
          <w:rFonts w:ascii="Calibri"/>
        </w:rPr>
        <w:t xml:space="preserve"> 9 (4): 357–59. doi:10.1038/nmeth.1923.</w:t>
      </w:r>
    </w:p>
    <w:p w14:paraId="577CDA36" w14:textId="77777777" w:rsidR="00A6256D" w:rsidRPr="00A6256D" w:rsidRDefault="00A6256D" w:rsidP="00A6256D">
      <w:pPr>
        <w:pStyle w:val="Bibliography"/>
        <w:rPr>
          <w:rFonts w:ascii="Calibri"/>
        </w:rPr>
      </w:pPr>
      <w:r w:rsidRPr="00A6256D">
        <w:rPr>
          <w:rFonts w:ascii="Calibri"/>
        </w:rPr>
        <w:t xml:space="preserve">Lee, Sang Yup. 1996. “High Cell-Density Culture of Escherichia Coli.” </w:t>
      </w:r>
      <w:r w:rsidRPr="00A6256D">
        <w:rPr>
          <w:rFonts w:ascii="Calibri"/>
          <w:i/>
          <w:iCs/>
        </w:rPr>
        <w:t>Trends in Biotechnology</w:t>
      </w:r>
      <w:r w:rsidRPr="00A6256D">
        <w:rPr>
          <w:rFonts w:ascii="Calibri"/>
        </w:rPr>
        <w:t xml:space="preserve"> 14 (3): 98–105. doi:10.1016/0167-7799(96)80930-9.</w:t>
      </w:r>
    </w:p>
    <w:p w14:paraId="6BCC1FC8" w14:textId="77777777" w:rsidR="00A6256D" w:rsidRPr="00A6256D" w:rsidRDefault="00A6256D" w:rsidP="00A6256D">
      <w:pPr>
        <w:pStyle w:val="Bibliography"/>
        <w:rPr>
          <w:rFonts w:ascii="Calibri"/>
        </w:rPr>
      </w:pPr>
      <w:r w:rsidRPr="00A6256D">
        <w:rPr>
          <w:rFonts w:ascii="Calibri"/>
        </w:rPr>
        <w:t xml:space="preserve">Lewis, Nathan E., Byung-Kwan Cho, Eric M. Knight, and Bernhard O. Palsson. 2009. “Gene Expression Profiling and the Use of Genome-Scale In Silico Models of Escherichia Coli for Analysis: Providing Context for Content.” </w:t>
      </w:r>
      <w:r w:rsidRPr="00A6256D">
        <w:rPr>
          <w:rFonts w:ascii="Calibri"/>
          <w:i/>
          <w:iCs/>
        </w:rPr>
        <w:t>Journal of Bacteriology</w:t>
      </w:r>
      <w:r w:rsidRPr="00A6256D">
        <w:rPr>
          <w:rFonts w:ascii="Calibri"/>
        </w:rPr>
        <w:t xml:space="preserve"> 191 (11): 3437–44. doi:10.1128/JB.00034-09.</w:t>
      </w:r>
    </w:p>
    <w:p w14:paraId="10EC3784" w14:textId="77777777" w:rsidR="00A6256D" w:rsidRPr="00A6256D" w:rsidRDefault="00A6256D" w:rsidP="00A6256D">
      <w:pPr>
        <w:pStyle w:val="Bibliography"/>
        <w:rPr>
          <w:rFonts w:ascii="Calibri"/>
        </w:rPr>
      </w:pPr>
      <w:r w:rsidRPr="00A6256D">
        <w:rPr>
          <w:rFonts w:ascii="Calibri"/>
        </w:rPr>
        <w:t xml:space="preserve">Lewis, Nathan E, Kim K Hixson, Tom M Conrad, Joshua A Lerman, Pep Charusanti, Ashoka D Polpitiya, Joshua N Adkins, et al. 2010. “Omic Data from Evolved E. Coli Are Consistent with Computed Optimal Growth from Genome-Scale Models.” </w:t>
      </w:r>
      <w:r w:rsidRPr="00A6256D">
        <w:rPr>
          <w:rFonts w:ascii="Calibri"/>
          <w:i/>
          <w:iCs/>
        </w:rPr>
        <w:t>Molecular Systems Biology</w:t>
      </w:r>
      <w:r w:rsidRPr="00A6256D">
        <w:rPr>
          <w:rFonts w:ascii="Calibri"/>
        </w:rPr>
        <w:t xml:space="preserve"> 6 (July): 390. doi:10.1038/msb.2010.47.</w:t>
      </w:r>
    </w:p>
    <w:p w14:paraId="511A802B" w14:textId="77777777" w:rsidR="00A6256D" w:rsidRPr="00A6256D" w:rsidRDefault="00A6256D" w:rsidP="00A6256D">
      <w:pPr>
        <w:pStyle w:val="Bibliography"/>
        <w:rPr>
          <w:rFonts w:ascii="Calibri"/>
        </w:rPr>
      </w:pPr>
      <w:r w:rsidRPr="00A6256D">
        <w:rPr>
          <w:rFonts w:ascii="Calibri"/>
        </w:rPr>
        <w:t xml:space="preserve">Love, Michael I., Wolfgang Huber, and Simon Anders. 2014. “Moderated Estimation of Fold Change and Dispersion for RNA-Seq Data with DESeq2.” </w:t>
      </w:r>
      <w:r w:rsidRPr="00A6256D">
        <w:rPr>
          <w:rFonts w:ascii="Calibri"/>
          <w:i/>
          <w:iCs/>
        </w:rPr>
        <w:t>Genome Biology</w:t>
      </w:r>
      <w:r w:rsidRPr="00A6256D">
        <w:rPr>
          <w:rFonts w:ascii="Calibri"/>
        </w:rPr>
        <w:t xml:space="preserve"> 15 (12): 550. doi:10.1186/s13059-014-0550-8.</w:t>
      </w:r>
    </w:p>
    <w:p w14:paraId="00B3DAD3" w14:textId="77777777" w:rsidR="00A6256D" w:rsidRPr="00A6256D" w:rsidRDefault="00A6256D" w:rsidP="00A6256D">
      <w:pPr>
        <w:pStyle w:val="Bibliography"/>
        <w:rPr>
          <w:rFonts w:ascii="Calibri"/>
        </w:rPr>
      </w:pPr>
      <w:r w:rsidRPr="00A6256D">
        <w:rPr>
          <w:rFonts w:ascii="Calibri"/>
        </w:rPr>
        <w:t xml:space="preserve">Madhulatha, T. Soni. 2012. “An Overview on Clustering Methods.” </w:t>
      </w:r>
      <w:r w:rsidRPr="00A6256D">
        <w:rPr>
          <w:rFonts w:ascii="Calibri"/>
          <w:i/>
          <w:iCs/>
        </w:rPr>
        <w:t>arXiv:1205.1117 [cs]</w:t>
      </w:r>
      <w:r w:rsidRPr="00A6256D">
        <w:rPr>
          <w:rFonts w:ascii="Calibri"/>
        </w:rPr>
        <w:t>, May. http://arxiv.org/abs/1205.1117.</w:t>
      </w:r>
    </w:p>
    <w:p w14:paraId="0EDE8508" w14:textId="77777777" w:rsidR="00A6256D" w:rsidRPr="00A6256D" w:rsidRDefault="00A6256D" w:rsidP="00A6256D">
      <w:pPr>
        <w:pStyle w:val="Bibliography"/>
        <w:rPr>
          <w:rFonts w:ascii="Calibri"/>
        </w:rPr>
      </w:pPr>
      <w:r w:rsidRPr="00A6256D">
        <w:rPr>
          <w:rFonts w:ascii="Calibri"/>
        </w:rPr>
        <w:t xml:space="preserve">Schmidt, Alexander, Karl Kochanowski, Silke Vedelaar, Erik Ahrné, Benjamin Volkmer, Luciano Callipo, Kèvin Knoops, Manuel Bauer, Ruedi Aebersold, and Matthias Heinemann. 2015. “The Quantitative and Condition-Dependent Escherichia Coli Proteome.” </w:t>
      </w:r>
      <w:r w:rsidRPr="00A6256D">
        <w:rPr>
          <w:rFonts w:ascii="Calibri"/>
          <w:i/>
          <w:iCs/>
        </w:rPr>
        <w:t>Nature Biotechnology</w:t>
      </w:r>
      <w:r w:rsidRPr="00A6256D">
        <w:rPr>
          <w:rFonts w:ascii="Calibri"/>
        </w:rPr>
        <w:t xml:space="preserve"> advance online publication (December). doi:10.1038/nbt.3418.</w:t>
      </w:r>
    </w:p>
    <w:p w14:paraId="09A2361D" w14:textId="77777777" w:rsidR="00A6256D" w:rsidRPr="00A6256D" w:rsidRDefault="00A6256D" w:rsidP="00A6256D">
      <w:pPr>
        <w:pStyle w:val="Bibliography"/>
        <w:rPr>
          <w:rFonts w:ascii="Calibri"/>
        </w:rPr>
      </w:pPr>
      <w:r w:rsidRPr="00A6256D">
        <w:rPr>
          <w:rFonts w:ascii="Calibri"/>
        </w:rPr>
        <w:t xml:space="preserve">So, Lok-hang, Anandamohan Ghosh, Chenghang Zong, Leonardo A. Sepúlveda, Ronen Segev, and Ido Golding. 2011. “General Properties of Transcriptional Time Series in Escherichia Coli.” </w:t>
      </w:r>
      <w:r w:rsidRPr="00A6256D">
        <w:rPr>
          <w:rFonts w:ascii="Calibri"/>
          <w:i/>
          <w:iCs/>
        </w:rPr>
        <w:t>Nature Genetics</w:t>
      </w:r>
      <w:r w:rsidRPr="00A6256D">
        <w:rPr>
          <w:rFonts w:ascii="Calibri"/>
        </w:rPr>
        <w:t xml:space="preserve"> 43 (6): 554–60. doi:10.1038/ng.821.</w:t>
      </w:r>
    </w:p>
    <w:p w14:paraId="2F02A9FA" w14:textId="77777777" w:rsidR="00A6256D" w:rsidRPr="00A6256D" w:rsidRDefault="00A6256D" w:rsidP="00A6256D">
      <w:pPr>
        <w:pStyle w:val="Bibliography"/>
        <w:rPr>
          <w:rFonts w:ascii="Calibri"/>
        </w:rPr>
      </w:pPr>
      <w:r w:rsidRPr="00A6256D">
        <w:rPr>
          <w:rFonts w:ascii="Calibri"/>
        </w:rPr>
        <w:t xml:space="preserve">Soufi, Boumediene, Karsten Krug, Andreas Harst, and Boris Macek. 2015. “Characterization of the E. Coli Proteome and Its Modifications during Growth and Ethanol Stress.” </w:t>
      </w:r>
      <w:r w:rsidRPr="00A6256D">
        <w:rPr>
          <w:rFonts w:ascii="Calibri"/>
          <w:i/>
          <w:iCs/>
        </w:rPr>
        <w:t>Frontiers in Microbiology</w:t>
      </w:r>
      <w:r w:rsidRPr="00A6256D">
        <w:rPr>
          <w:rFonts w:ascii="Calibri"/>
        </w:rPr>
        <w:t xml:space="preserve"> 6 (February). doi:10.3389/fmicb.2015.00103.</w:t>
      </w:r>
    </w:p>
    <w:p w14:paraId="143F96D4" w14:textId="77777777" w:rsidR="00A6256D" w:rsidRPr="00A6256D" w:rsidRDefault="00A6256D" w:rsidP="00A6256D">
      <w:pPr>
        <w:pStyle w:val="Bibliography"/>
        <w:rPr>
          <w:rFonts w:ascii="Calibri"/>
        </w:rPr>
      </w:pPr>
      <w:r w:rsidRPr="00A6256D">
        <w:rPr>
          <w:rFonts w:ascii="Calibri"/>
        </w:rPr>
        <w:t xml:space="preserve">Taniguchi, Yuichi, Paul J. Choi, Gene-Wei Li, Huiyi Chen, Mohan Babu, Jeremy Hearn, Andrew Emili, and X. Sunney Xie. 2010. “Quantifying E. Coli Proteome and Transcriptome with Single-Molecule Sensitivity in Single Cells.” </w:t>
      </w:r>
      <w:r w:rsidRPr="00A6256D">
        <w:rPr>
          <w:rFonts w:ascii="Calibri"/>
          <w:i/>
          <w:iCs/>
        </w:rPr>
        <w:t>Science</w:t>
      </w:r>
      <w:r w:rsidRPr="00A6256D">
        <w:rPr>
          <w:rFonts w:ascii="Calibri"/>
        </w:rPr>
        <w:t xml:space="preserve"> 329 (5991): 533–38. doi:10.1126/science.1188308.</w:t>
      </w:r>
    </w:p>
    <w:p w14:paraId="668A0B48" w14:textId="77777777" w:rsidR="00A6256D" w:rsidRPr="00A6256D" w:rsidRDefault="00A6256D" w:rsidP="00A6256D">
      <w:pPr>
        <w:pStyle w:val="Bibliography"/>
        <w:rPr>
          <w:rFonts w:ascii="Calibri"/>
        </w:rPr>
      </w:pPr>
      <w:r w:rsidRPr="00A6256D">
        <w:rPr>
          <w:rFonts w:ascii="Calibri"/>
        </w:rPr>
        <w:t xml:space="preserve">Vogel, Christine, and Edward M. Marcotte. 2012. “Insights into the Regulation of Protein Abundance from Proteomic and Transcriptomic Analyses.” </w:t>
      </w:r>
      <w:r w:rsidRPr="00A6256D">
        <w:rPr>
          <w:rFonts w:ascii="Calibri"/>
          <w:i/>
          <w:iCs/>
        </w:rPr>
        <w:t>Nature Reviews Genetics</w:t>
      </w:r>
      <w:r w:rsidRPr="00A6256D">
        <w:rPr>
          <w:rFonts w:ascii="Calibri"/>
        </w:rPr>
        <w:t xml:space="preserve"> 13 (4): 227–32. doi:10.1038/nrg3185.</w:t>
      </w:r>
    </w:p>
    <w:p w14:paraId="58DFBD8E" w14:textId="77777777" w:rsidR="00A6256D" w:rsidRPr="00A6256D" w:rsidRDefault="00A6256D" w:rsidP="00A6256D">
      <w:pPr>
        <w:pStyle w:val="Bibliography"/>
        <w:rPr>
          <w:rFonts w:ascii="Calibri"/>
        </w:rPr>
      </w:pPr>
      <w:r w:rsidRPr="00A6256D">
        <w:rPr>
          <w:rFonts w:ascii="Calibri"/>
        </w:rPr>
        <w:t xml:space="preserve">Weber, Arnim, Stephanie A. Kögl, and Kirsten Jung. 2006. “Time-Dependent Proteome Alterations under Osmotic Stress during Aerobic and Anaerobic Growth in Escherichia Coli.” </w:t>
      </w:r>
      <w:r w:rsidRPr="00A6256D">
        <w:rPr>
          <w:rFonts w:ascii="Calibri"/>
          <w:i/>
          <w:iCs/>
        </w:rPr>
        <w:t>Journal of Bacteriology</w:t>
      </w:r>
      <w:r w:rsidRPr="00A6256D">
        <w:rPr>
          <w:rFonts w:ascii="Calibri"/>
        </w:rPr>
        <w:t xml:space="preserve"> 188 (20): 7165–75. doi:10.1128/JB.00508-06.</w:t>
      </w:r>
    </w:p>
    <w:p w14:paraId="1A77E46D" w14:textId="77777777" w:rsidR="00A6256D" w:rsidRPr="00A6256D" w:rsidRDefault="00A6256D" w:rsidP="00A6256D">
      <w:pPr>
        <w:pStyle w:val="Bibliography"/>
        <w:rPr>
          <w:rFonts w:ascii="Calibri"/>
        </w:rPr>
      </w:pPr>
      <w:r w:rsidRPr="00A6256D">
        <w:rPr>
          <w:rFonts w:ascii="Calibri"/>
        </w:rPr>
        <w:t xml:space="preserve">Weissenborn, D. L., N. Wittekindt, and T. J. Larson. 1992. “Structure and Regulation of the glpFK Operon Encoding Glycerol Diffusion Facilitator and Glycerol Kinase of Escherichia Coli K-12.” </w:t>
      </w:r>
      <w:r w:rsidRPr="00A6256D">
        <w:rPr>
          <w:rFonts w:ascii="Calibri"/>
          <w:i/>
          <w:iCs/>
        </w:rPr>
        <w:t>Journal of Biological Chemistry</w:t>
      </w:r>
      <w:r w:rsidRPr="00A6256D">
        <w:rPr>
          <w:rFonts w:ascii="Calibri"/>
        </w:rPr>
        <w:t xml:space="preserve"> 267 (9): 6122–31.</w:t>
      </w:r>
    </w:p>
    <w:p w14:paraId="0482FC66" w14:textId="77777777" w:rsidR="00A6256D" w:rsidRPr="00A6256D" w:rsidRDefault="00A6256D" w:rsidP="00A6256D">
      <w:pPr>
        <w:pStyle w:val="Bibliography"/>
        <w:rPr>
          <w:rFonts w:ascii="Calibri"/>
        </w:rPr>
      </w:pPr>
      <w:r w:rsidRPr="00A6256D">
        <w:rPr>
          <w:rFonts w:ascii="Calibri"/>
        </w:rPr>
        <w:t xml:space="preserve">Yoon, Sung Ho, Mee-Jung Han, Sang Yup Lee, Ki Jun Jeong, and Jong-Shin Yoo. 2003. “Combined Transcriptome and Proteome Analysis of Escherichia Coli during High Cell Density Culture.” </w:t>
      </w:r>
      <w:r w:rsidRPr="00A6256D">
        <w:rPr>
          <w:rFonts w:ascii="Calibri"/>
          <w:i/>
          <w:iCs/>
        </w:rPr>
        <w:t>Biotechnology and Bioengineering</w:t>
      </w:r>
      <w:r w:rsidRPr="00A6256D">
        <w:rPr>
          <w:rFonts w:ascii="Calibri"/>
        </w:rPr>
        <w:t xml:space="preserve"> 81 (7): 753–67. doi:10.1002/bit.10626.</w:t>
      </w:r>
    </w:p>
    <w:p w14:paraId="30197D84" w14:textId="77777777" w:rsidR="00A6256D" w:rsidRPr="00A6256D" w:rsidRDefault="00A6256D" w:rsidP="00A6256D">
      <w:pPr>
        <w:pStyle w:val="Bibliography"/>
        <w:rPr>
          <w:rFonts w:ascii="Calibri"/>
        </w:rPr>
      </w:pPr>
      <w:r w:rsidRPr="00A6256D">
        <w:rPr>
          <w:rFonts w:ascii="Calibri"/>
        </w:rPr>
        <w:t xml:space="preserve">Zhang, W., F. Li, and L. Nie. 2010. “Integrating Multiple ‘Omics’ Analysis for Microbial Biology: Application and Methodologies.” </w:t>
      </w:r>
      <w:r w:rsidRPr="00A6256D">
        <w:rPr>
          <w:rFonts w:ascii="Calibri"/>
          <w:i/>
          <w:iCs/>
        </w:rPr>
        <w:t>Microbiology</w:t>
      </w:r>
      <w:r w:rsidRPr="00A6256D">
        <w:rPr>
          <w:rFonts w:ascii="Calibri"/>
        </w:rPr>
        <w:t xml:space="preserve"> 156 (2): 287–301. doi:10.1099/mic.0.034793-0.</w:t>
      </w:r>
    </w:p>
    <w:p w14:paraId="4932E739" w14:textId="4BEC7175" w:rsidR="0073706D" w:rsidRDefault="00FD014C"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9"/>
      <w:footerReference w:type="default" r:id="rId10"/>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7DC9C5" w14:textId="77777777" w:rsidR="00A6256D" w:rsidRDefault="00A6256D" w:rsidP="00522EEC">
      <w:r>
        <w:separator/>
      </w:r>
    </w:p>
  </w:endnote>
  <w:endnote w:type="continuationSeparator" w:id="0">
    <w:p w14:paraId="5395B59D" w14:textId="77777777" w:rsidR="00A6256D" w:rsidRDefault="00A6256D"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A6256D" w:rsidRDefault="00A6256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A6256D" w:rsidRDefault="00A6256D"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A6256D" w:rsidRDefault="00A6256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51321">
      <w:rPr>
        <w:rStyle w:val="PageNumber"/>
        <w:noProof/>
      </w:rPr>
      <w:t>1</w:t>
    </w:r>
    <w:r>
      <w:rPr>
        <w:rStyle w:val="PageNumber"/>
      </w:rPr>
      <w:fldChar w:fldCharType="end"/>
    </w:r>
  </w:p>
  <w:p w14:paraId="7B2AAECF" w14:textId="77777777" w:rsidR="00A6256D" w:rsidRDefault="00A6256D"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405324" w14:textId="77777777" w:rsidR="00A6256D" w:rsidRDefault="00A6256D" w:rsidP="00522EEC">
      <w:r>
        <w:separator/>
      </w:r>
    </w:p>
  </w:footnote>
  <w:footnote w:type="continuationSeparator" w:id="0">
    <w:p w14:paraId="455F0858" w14:textId="77777777" w:rsidR="00A6256D" w:rsidRDefault="00A6256D"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137D5"/>
    <w:rsid w:val="000152B2"/>
    <w:rsid w:val="000157A9"/>
    <w:rsid w:val="00015C6E"/>
    <w:rsid w:val="00017941"/>
    <w:rsid w:val="00027230"/>
    <w:rsid w:val="000331F9"/>
    <w:rsid w:val="00033329"/>
    <w:rsid w:val="00040964"/>
    <w:rsid w:val="00043BB9"/>
    <w:rsid w:val="00044BD7"/>
    <w:rsid w:val="0004760D"/>
    <w:rsid w:val="0005136E"/>
    <w:rsid w:val="000543FF"/>
    <w:rsid w:val="000637F5"/>
    <w:rsid w:val="00065BCB"/>
    <w:rsid w:val="0007017B"/>
    <w:rsid w:val="00075858"/>
    <w:rsid w:val="00075D89"/>
    <w:rsid w:val="0008093B"/>
    <w:rsid w:val="00080EFE"/>
    <w:rsid w:val="00082143"/>
    <w:rsid w:val="00082F2D"/>
    <w:rsid w:val="00095837"/>
    <w:rsid w:val="00095A90"/>
    <w:rsid w:val="00096BE9"/>
    <w:rsid w:val="000A3282"/>
    <w:rsid w:val="000A633B"/>
    <w:rsid w:val="000B2CC7"/>
    <w:rsid w:val="000B6E87"/>
    <w:rsid w:val="000C2150"/>
    <w:rsid w:val="000D1BCF"/>
    <w:rsid w:val="000E1868"/>
    <w:rsid w:val="000E22E3"/>
    <w:rsid w:val="000E701E"/>
    <w:rsid w:val="0010083E"/>
    <w:rsid w:val="0010248A"/>
    <w:rsid w:val="001037C7"/>
    <w:rsid w:val="0010485A"/>
    <w:rsid w:val="00105086"/>
    <w:rsid w:val="001072E5"/>
    <w:rsid w:val="00112FDC"/>
    <w:rsid w:val="00113A20"/>
    <w:rsid w:val="001146A4"/>
    <w:rsid w:val="00114B36"/>
    <w:rsid w:val="00121F48"/>
    <w:rsid w:val="001239B2"/>
    <w:rsid w:val="00125D7D"/>
    <w:rsid w:val="00125E77"/>
    <w:rsid w:val="0012689C"/>
    <w:rsid w:val="00131079"/>
    <w:rsid w:val="00131B9D"/>
    <w:rsid w:val="0013216C"/>
    <w:rsid w:val="00142373"/>
    <w:rsid w:val="00144E06"/>
    <w:rsid w:val="0014521F"/>
    <w:rsid w:val="001524AC"/>
    <w:rsid w:val="00162DB1"/>
    <w:rsid w:val="00165313"/>
    <w:rsid w:val="00166861"/>
    <w:rsid w:val="001731D5"/>
    <w:rsid w:val="00175061"/>
    <w:rsid w:val="00175D58"/>
    <w:rsid w:val="00176A0E"/>
    <w:rsid w:val="00176D80"/>
    <w:rsid w:val="0018063D"/>
    <w:rsid w:val="0018471F"/>
    <w:rsid w:val="00186D36"/>
    <w:rsid w:val="00195F58"/>
    <w:rsid w:val="00196B75"/>
    <w:rsid w:val="001A087C"/>
    <w:rsid w:val="001A2BE7"/>
    <w:rsid w:val="001A3CEB"/>
    <w:rsid w:val="001B1A8D"/>
    <w:rsid w:val="001B74DF"/>
    <w:rsid w:val="001C2662"/>
    <w:rsid w:val="001C5445"/>
    <w:rsid w:val="001C6B4F"/>
    <w:rsid w:val="001D5AC3"/>
    <w:rsid w:val="001D7CD0"/>
    <w:rsid w:val="001E0F72"/>
    <w:rsid w:val="001E45EC"/>
    <w:rsid w:val="001E6E35"/>
    <w:rsid w:val="001F3501"/>
    <w:rsid w:val="002066C5"/>
    <w:rsid w:val="0021376A"/>
    <w:rsid w:val="00222C86"/>
    <w:rsid w:val="00223EAB"/>
    <w:rsid w:val="00225D06"/>
    <w:rsid w:val="0022756B"/>
    <w:rsid w:val="002275D6"/>
    <w:rsid w:val="00231DE7"/>
    <w:rsid w:val="002345FD"/>
    <w:rsid w:val="002358EE"/>
    <w:rsid w:val="00236FC0"/>
    <w:rsid w:val="00237F62"/>
    <w:rsid w:val="002461AB"/>
    <w:rsid w:val="00254379"/>
    <w:rsid w:val="002577BD"/>
    <w:rsid w:val="00262505"/>
    <w:rsid w:val="00264187"/>
    <w:rsid w:val="00266E8D"/>
    <w:rsid w:val="00266F46"/>
    <w:rsid w:val="0026742C"/>
    <w:rsid w:val="0027166C"/>
    <w:rsid w:val="002722BC"/>
    <w:rsid w:val="00272744"/>
    <w:rsid w:val="0028391D"/>
    <w:rsid w:val="002840C6"/>
    <w:rsid w:val="00291773"/>
    <w:rsid w:val="00291C08"/>
    <w:rsid w:val="00291EBD"/>
    <w:rsid w:val="00294D1E"/>
    <w:rsid w:val="00296B35"/>
    <w:rsid w:val="002A0B70"/>
    <w:rsid w:val="002A1375"/>
    <w:rsid w:val="002A151E"/>
    <w:rsid w:val="002A6290"/>
    <w:rsid w:val="002A6E4A"/>
    <w:rsid w:val="002B40D1"/>
    <w:rsid w:val="002B428C"/>
    <w:rsid w:val="002B4F78"/>
    <w:rsid w:val="002B5D02"/>
    <w:rsid w:val="002B7B6B"/>
    <w:rsid w:val="002E44C6"/>
    <w:rsid w:val="002E5C5C"/>
    <w:rsid w:val="002F39D1"/>
    <w:rsid w:val="002F57AD"/>
    <w:rsid w:val="0030374E"/>
    <w:rsid w:val="003067F7"/>
    <w:rsid w:val="00311020"/>
    <w:rsid w:val="00311BC1"/>
    <w:rsid w:val="00315216"/>
    <w:rsid w:val="00316CB1"/>
    <w:rsid w:val="0032028B"/>
    <w:rsid w:val="00321ADC"/>
    <w:rsid w:val="00325A61"/>
    <w:rsid w:val="00326987"/>
    <w:rsid w:val="00330759"/>
    <w:rsid w:val="0033252D"/>
    <w:rsid w:val="00345DA5"/>
    <w:rsid w:val="00346136"/>
    <w:rsid w:val="0035006B"/>
    <w:rsid w:val="00350671"/>
    <w:rsid w:val="00356F8E"/>
    <w:rsid w:val="00360CF7"/>
    <w:rsid w:val="003641BC"/>
    <w:rsid w:val="00365D66"/>
    <w:rsid w:val="0036669B"/>
    <w:rsid w:val="00370076"/>
    <w:rsid w:val="0037039B"/>
    <w:rsid w:val="00373658"/>
    <w:rsid w:val="003817CA"/>
    <w:rsid w:val="00381DF8"/>
    <w:rsid w:val="00385FA0"/>
    <w:rsid w:val="00395B5F"/>
    <w:rsid w:val="00397891"/>
    <w:rsid w:val="00397900"/>
    <w:rsid w:val="003A14ED"/>
    <w:rsid w:val="003A26CD"/>
    <w:rsid w:val="003A289C"/>
    <w:rsid w:val="003B0078"/>
    <w:rsid w:val="003B0527"/>
    <w:rsid w:val="003B6152"/>
    <w:rsid w:val="003B79FE"/>
    <w:rsid w:val="003C6D84"/>
    <w:rsid w:val="003D3736"/>
    <w:rsid w:val="003E3019"/>
    <w:rsid w:val="003E4218"/>
    <w:rsid w:val="003E56A5"/>
    <w:rsid w:val="003F0E76"/>
    <w:rsid w:val="003F167E"/>
    <w:rsid w:val="00400F64"/>
    <w:rsid w:val="0040122D"/>
    <w:rsid w:val="00402885"/>
    <w:rsid w:val="00405B86"/>
    <w:rsid w:val="00410AE3"/>
    <w:rsid w:val="00413D87"/>
    <w:rsid w:val="00420E6B"/>
    <w:rsid w:val="00421BD3"/>
    <w:rsid w:val="00423E7F"/>
    <w:rsid w:val="00424272"/>
    <w:rsid w:val="0042504E"/>
    <w:rsid w:val="00426B97"/>
    <w:rsid w:val="004275B7"/>
    <w:rsid w:val="004334F7"/>
    <w:rsid w:val="00435168"/>
    <w:rsid w:val="00440CAA"/>
    <w:rsid w:val="00445B9E"/>
    <w:rsid w:val="00445CF9"/>
    <w:rsid w:val="00451321"/>
    <w:rsid w:val="00452923"/>
    <w:rsid w:val="00453096"/>
    <w:rsid w:val="004571F0"/>
    <w:rsid w:val="00461799"/>
    <w:rsid w:val="00462887"/>
    <w:rsid w:val="00472012"/>
    <w:rsid w:val="00472806"/>
    <w:rsid w:val="004751DF"/>
    <w:rsid w:val="00475604"/>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41BE"/>
    <w:rsid w:val="004C5D3B"/>
    <w:rsid w:val="004C66AC"/>
    <w:rsid w:val="004D00C9"/>
    <w:rsid w:val="004D16CE"/>
    <w:rsid w:val="004D2724"/>
    <w:rsid w:val="004D4F80"/>
    <w:rsid w:val="004E54CD"/>
    <w:rsid w:val="004F3281"/>
    <w:rsid w:val="004F79A2"/>
    <w:rsid w:val="00500979"/>
    <w:rsid w:val="00502D23"/>
    <w:rsid w:val="005042E3"/>
    <w:rsid w:val="005047C6"/>
    <w:rsid w:val="0051095E"/>
    <w:rsid w:val="00517811"/>
    <w:rsid w:val="00522EEC"/>
    <w:rsid w:val="00523BA6"/>
    <w:rsid w:val="00526C9C"/>
    <w:rsid w:val="0053050A"/>
    <w:rsid w:val="00540D62"/>
    <w:rsid w:val="00542C1B"/>
    <w:rsid w:val="00544015"/>
    <w:rsid w:val="00550940"/>
    <w:rsid w:val="00554522"/>
    <w:rsid w:val="00561D83"/>
    <w:rsid w:val="00563777"/>
    <w:rsid w:val="0056715C"/>
    <w:rsid w:val="0057090C"/>
    <w:rsid w:val="00571E88"/>
    <w:rsid w:val="00572BF0"/>
    <w:rsid w:val="0057500F"/>
    <w:rsid w:val="0058264D"/>
    <w:rsid w:val="0058534C"/>
    <w:rsid w:val="005923FC"/>
    <w:rsid w:val="0059625A"/>
    <w:rsid w:val="00596DC3"/>
    <w:rsid w:val="005A2BDD"/>
    <w:rsid w:val="005A2E74"/>
    <w:rsid w:val="005A6A99"/>
    <w:rsid w:val="005A744D"/>
    <w:rsid w:val="005B15D1"/>
    <w:rsid w:val="005B3BAE"/>
    <w:rsid w:val="005B4126"/>
    <w:rsid w:val="005B5BAD"/>
    <w:rsid w:val="005C0286"/>
    <w:rsid w:val="005C7429"/>
    <w:rsid w:val="005D74F7"/>
    <w:rsid w:val="005E0DA3"/>
    <w:rsid w:val="005E33FB"/>
    <w:rsid w:val="005E3628"/>
    <w:rsid w:val="005F56F1"/>
    <w:rsid w:val="00600550"/>
    <w:rsid w:val="006017FF"/>
    <w:rsid w:val="00613136"/>
    <w:rsid w:val="00614298"/>
    <w:rsid w:val="006178FC"/>
    <w:rsid w:val="0062222B"/>
    <w:rsid w:val="006232A4"/>
    <w:rsid w:val="00625119"/>
    <w:rsid w:val="006267EB"/>
    <w:rsid w:val="006368CC"/>
    <w:rsid w:val="006371E6"/>
    <w:rsid w:val="006447E6"/>
    <w:rsid w:val="00645904"/>
    <w:rsid w:val="00646480"/>
    <w:rsid w:val="006473F8"/>
    <w:rsid w:val="00652677"/>
    <w:rsid w:val="00667D70"/>
    <w:rsid w:val="00671714"/>
    <w:rsid w:val="00671923"/>
    <w:rsid w:val="00673748"/>
    <w:rsid w:val="0067765D"/>
    <w:rsid w:val="0068634E"/>
    <w:rsid w:val="00686A29"/>
    <w:rsid w:val="006871F1"/>
    <w:rsid w:val="006935FB"/>
    <w:rsid w:val="0069413B"/>
    <w:rsid w:val="00694B9C"/>
    <w:rsid w:val="00697E55"/>
    <w:rsid w:val="006A0436"/>
    <w:rsid w:val="006A67DB"/>
    <w:rsid w:val="006A6BE2"/>
    <w:rsid w:val="006B254B"/>
    <w:rsid w:val="006B79A6"/>
    <w:rsid w:val="006C2B82"/>
    <w:rsid w:val="006D1FF6"/>
    <w:rsid w:val="006E0094"/>
    <w:rsid w:val="006E1081"/>
    <w:rsid w:val="006E3CAA"/>
    <w:rsid w:val="006E46BD"/>
    <w:rsid w:val="006E4EDD"/>
    <w:rsid w:val="006E683D"/>
    <w:rsid w:val="006F05AA"/>
    <w:rsid w:val="006F290A"/>
    <w:rsid w:val="006F2E1A"/>
    <w:rsid w:val="006F70EB"/>
    <w:rsid w:val="0070648D"/>
    <w:rsid w:val="00707C7A"/>
    <w:rsid w:val="00707E3B"/>
    <w:rsid w:val="00713927"/>
    <w:rsid w:val="00714675"/>
    <w:rsid w:val="00721886"/>
    <w:rsid w:val="007229C2"/>
    <w:rsid w:val="00724E47"/>
    <w:rsid w:val="007278D7"/>
    <w:rsid w:val="00735377"/>
    <w:rsid w:val="0073706D"/>
    <w:rsid w:val="00741675"/>
    <w:rsid w:val="00744E11"/>
    <w:rsid w:val="00745B4F"/>
    <w:rsid w:val="00747CA9"/>
    <w:rsid w:val="00752B24"/>
    <w:rsid w:val="00752E78"/>
    <w:rsid w:val="0076555F"/>
    <w:rsid w:val="007675B4"/>
    <w:rsid w:val="007716D9"/>
    <w:rsid w:val="00773BDD"/>
    <w:rsid w:val="007754D8"/>
    <w:rsid w:val="00776B56"/>
    <w:rsid w:val="0077747E"/>
    <w:rsid w:val="00780E8E"/>
    <w:rsid w:val="00790C42"/>
    <w:rsid w:val="00792F68"/>
    <w:rsid w:val="00794E3C"/>
    <w:rsid w:val="007A1633"/>
    <w:rsid w:val="007A3A62"/>
    <w:rsid w:val="007A5465"/>
    <w:rsid w:val="007B0321"/>
    <w:rsid w:val="007B145B"/>
    <w:rsid w:val="007B2831"/>
    <w:rsid w:val="007D014B"/>
    <w:rsid w:val="007D2BD6"/>
    <w:rsid w:val="007E2476"/>
    <w:rsid w:val="007E3359"/>
    <w:rsid w:val="007E786B"/>
    <w:rsid w:val="007F2951"/>
    <w:rsid w:val="007F3B2C"/>
    <w:rsid w:val="00802237"/>
    <w:rsid w:val="00810298"/>
    <w:rsid w:val="00810B87"/>
    <w:rsid w:val="008128F4"/>
    <w:rsid w:val="0081461F"/>
    <w:rsid w:val="008146CA"/>
    <w:rsid w:val="0081598A"/>
    <w:rsid w:val="008272F5"/>
    <w:rsid w:val="00835315"/>
    <w:rsid w:val="0083665D"/>
    <w:rsid w:val="00850542"/>
    <w:rsid w:val="00850A8E"/>
    <w:rsid w:val="00855A4F"/>
    <w:rsid w:val="0086191E"/>
    <w:rsid w:val="008663A4"/>
    <w:rsid w:val="00870504"/>
    <w:rsid w:val="00873A97"/>
    <w:rsid w:val="008761D9"/>
    <w:rsid w:val="0087643A"/>
    <w:rsid w:val="00881210"/>
    <w:rsid w:val="008817CF"/>
    <w:rsid w:val="00881AAF"/>
    <w:rsid w:val="00881D92"/>
    <w:rsid w:val="00886710"/>
    <w:rsid w:val="00890612"/>
    <w:rsid w:val="00894B95"/>
    <w:rsid w:val="00896250"/>
    <w:rsid w:val="008A24EF"/>
    <w:rsid w:val="008A551D"/>
    <w:rsid w:val="008A5A01"/>
    <w:rsid w:val="008A6286"/>
    <w:rsid w:val="008B0904"/>
    <w:rsid w:val="008B0BE3"/>
    <w:rsid w:val="008B1B39"/>
    <w:rsid w:val="008C0D13"/>
    <w:rsid w:val="008C6351"/>
    <w:rsid w:val="008C75B1"/>
    <w:rsid w:val="008E7153"/>
    <w:rsid w:val="008F5AAF"/>
    <w:rsid w:val="008F70A9"/>
    <w:rsid w:val="00905F55"/>
    <w:rsid w:val="009064AD"/>
    <w:rsid w:val="00907F84"/>
    <w:rsid w:val="00910C40"/>
    <w:rsid w:val="00911C60"/>
    <w:rsid w:val="00917659"/>
    <w:rsid w:val="0093144E"/>
    <w:rsid w:val="00936426"/>
    <w:rsid w:val="009404FC"/>
    <w:rsid w:val="00943B10"/>
    <w:rsid w:val="00944057"/>
    <w:rsid w:val="009473E8"/>
    <w:rsid w:val="00957C26"/>
    <w:rsid w:val="00964F22"/>
    <w:rsid w:val="00973449"/>
    <w:rsid w:val="00985D59"/>
    <w:rsid w:val="00990498"/>
    <w:rsid w:val="009907A4"/>
    <w:rsid w:val="00992AB7"/>
    <w:rsid w:val="009953EC"/>
    <w:rsid w:val="009A20A3"/>
    <w:rsid w:val="009B0A33"/>
    <w:rsid w:val="009B0CCF"/>
    <w:rsid w:val="009B2473"/>
    <w:rsid w:val="009B595C"/>
    <w:rsid w:val="009B7FDB"/>
    <w:rsid w:val="009C2A94"/>
    <w:rsid w:val="009C4341"/>
    <w:rsid w:val="009C62AF"/>
    <w:rsid w:val="009C6843"/>
    <w:rsid w:val="009C7933"/>
    <w:rsid w:val="009D13C5"/>
    <w:rsid w:val="009D4F6B"/>
    <w:rsid w:val="009D56DD"/>
    <w:rsid w:val="009E0C0F"/>
    <w:rsid w:val="009E1177"/>
    <w:rsid w:val="009E12B3"/>
    <w:rsid w:val="009E157A"/>
    <w:rsid w:val="009F2305"/>
    <w:rsid w:val="009F4A72"/>
    <w:rsid w:val="009F76F8"/>
    <w:rsid w:val="00A01EBA"/>
    <w:rsid w:val="00A03EC2"/>
    <w:rsid w:val="00A05C33"/>
    <w:rsid w:val="00A10F0A"/>
    <w:rsid w:val="00A11527"/>
    <w:rsid w:val="00A15D87"/>
    <w:rsid w:val="00A34437"/>
    <w:rsid w:val="00A34874"/>
    <w:rsid w:val="00A4741C"/>
    <w:rsid w:val="00A505E1"/>
    <w:rsid w:val="00A518C3"/>
    <w:rsid w:val="00A5224F"/>
    <w:rsid w:val="00A6256D"/>
    <w:rsid w:val="00A71DB1"/>
    <w:rsid w:val="00A722EF"/>
    <w:rsid w:val="00AA105F"/>
    <w:rsid w:val="00AA2477"/>
    <w:rsid w:val="00AA3348"/>
    <w:rsid w:val="00AA36DC"/>
    <w:rsid w:val="00AA421C"/>
    <w:rsid w:val="00AB4581"/>
    <w:rsid w:val="00AC02FC"/>
    <w:rsid w:val="00AC1149"/>
    <w:rsid w:val="00AC3AF2"/>
    <w:rsid w:val="00AD1EDC"/>
    <w:rsid w:val="00AE1031"/>
    <w:rsid w:val="00AE3110"/>
    <w:rsid w:val="00AE3578"/>
    <w:rsid w:val="00AE4741"/>
    <w:rsid w:val="00AF14DB"/>
    <w:rsid w:val="00AF37CE"/>
    <w:rsid w:val="00AF5D57"/>
    <w:rsid w:val="00B002D1"/>
    <w:rsid w:val="00B02341"/>
    <w:rsid w:val="00B027CF"/>
    <w:rsid w:val="00B03A80"/>
    <w:rsid w:val="00B05A2C"/>
    <w:rsid w:val="00B05F7E"/>
    <w:rsid w:val="00B11E7E"/>
    <w:rsid w:val="00B1235E"/>
    <w:rsid w:val="00B2041C"/>
    <w:rsid w:val="00B22AA1"/>
    <w:rsid w:val="00B241AC"/>
    <w:rsid w:val="00B261F8"/>
    <w:rsid w:val="00B27658"/>
    <w:rsid w:val="00B31756"/>
    <w:rsid w:val="00B45BFA"/>
    <w:rsid w:val="00B5267D"/>
    <w:rsid w:val="00B53684"/>
    <w:rsid w:val="00B67655"/>
    <w:rsid w:val="00B72654"/>
    <w:rsid w:val="00B8368E"/>
    <w:rsid w:val="00B90A02"/>
    <w:rsid w:val="00B91F46"/>
    <w:rsid w:val="00B97EC5"/>
    <w:rsid w:val="00BA3438"/>
    <w:rsid w:val="00BA5897"/>
    <w:rsid w:val="00BB2CC5"/>
    <w:rsid w:val="00BB570B"/>
    <w:rsid w:val="00BB735A"/>
    <w:rsid w:val="00BB7DF9"/>
    <w:rsid w:val="00BC0D0E"/>
    <w:rsid w:val="00BC11E9"/>
    <w:rsid w:val="00BC4F79"/>
    <w:rsid w:val="00BE15CA"/>
    <w:rsid w:val="00BE48B5"/>
    <w:rsid w:val="00BE537C"/>
    <w:rsid w:val="00BF1D55"/>
    <w:rsid w:val="00BF53F6"/>
    <w:rsid w:val="00C04705"/>
    <w:rsid w:val="00C04DBA"/>
    <w:rsid w:val="00C0585E"/>
    <w:rsid w:val="00C100E6"/>
    <w:rsid w:val="00C10FD5"/>
    <w:rsid w:val="00C16B38"/>
    <w:rsid w:val="00C16CA5"/>
    <w:rsid w:val="00C20353"/>
    <w:rsid w:val="00C20B82"/>
    <w:rsid w:val="00C21187"/>
    <w:rsid w:val="00C25B26"/>
    <w:rsid w:val="00C27356"/>
    <w:rsid w:val="00C30238"/>
    <w:rsid w:val="00C37EBB"/>
    <w:rsid w:val="00C61A39"/>
    <w:rsid w:val="00C64BDE"/>
    <w:rsid w:val="00C72465"/>
    <w:rsid w:val="00C90590"/>
    <w:rsid w:val="00C93C2F"/>
    <w:rsid w:val="00C9740B"/>
    <w:rsid w:val="00C97B91"/>
    <w:rsid w:val="00CA028F"/>
    <w:rsid w:val="00CA5118"/>
    <w:rsid w:val="00CB10D2"/>
    <w:rsid w:val="00CB378A"/>
    <w:rsid w:val="00CB4D63"/>
    <w:rsid w:val="00CC0143"/>
    <w:rsid w:val="00CC2E0E"/>
    <w:rsid w:val="00CC775D"/>
    <w:rsid w:val="00CE1AA2"/>
    <w:rsid w:val="00CE52AB"/>
    <w:rsid w:val="00CE53E5"/>
    <w:rsid w:val="00CF071D"/>
    <w:rsid w:val="00CF2574"/>
    <w:rsid w:val="00D0045F"/>
    <w:rsid w:val="00D0133B"/>
    <w:rsid w:val="00D034B9"/>
    <w:rsid w:val="00D04EB2"/>
    <w:rsid w:val="00D138E2"/>
    <w:rsid w:val="00D30269"/>
    <w:rsid w:val="00D32C68"/>
    <w:rsid w:val="00D41480"/>
    <w:rsid w:val="00D507C5"/>
    <w:rsid w:val="00D51D05"/>
    <w:rsid w:val="00D5631A"/>
    <w:rsid w:val="00D565BA"/>
    <w:rsid w:val="00D63921"/>
    <w:rsid w:val="00D72B9E"/>
    <w:rsid w:val="00D72FF6"/>
    <w:rsid w:val="00D75A2C"/>
    <w:rsid w:val="00D76036"/>
    <w:rsid w:val="00D76960"/>
    <w:rsid w:val="00D80617"/>
    <w:rsid w:val="00D80A53"/>
    <w:rsid w:val="00D8265E"/>
    <w:rsid w:val="00D84483"/>
    <w:rsid w:val="00D8496A"/>
    <w:rsid w:val="00D87713"/>
    <w:rsid w:val="00D94FD6"/>
    <w:rsid w:val="00D97BDB"/>
    <w:rsid w:val="00DA13EE"/>
    <w:rsid w:val="00DB2D98"/>
    <w:rsid w:val="00DB46D5"/>
    <w:rsid w:val="00DB5BD2"/>
    <w:rsid w:val="00DC23E8"/>
    <w:rsid w:val="00DC2788"/>
    <w:rsid w:val="00DC54D6"/>
    <w:rsid w:val="00DC6C5E"/>
    <w:rsid w:val="00DD2DF5"/>
    <w:rsid w:val="00DD62E5"/>
    <w:rsid w:val="00DE280D"/>
    <w:rsid w:val="00DE3A91"/>
    <w:rsid w:val="00DF2F68"/>
    <w:rsid w:val="00E03271"/>
    <w:rsid w:val="00E053FD"/>
    <w:rsid w:val="00E062E9"/>
    <w:rsid w:val="00E077A7"/>
    <w:rsid w:val="00E07902"/>
    <w:rsid w:val="00E20DE1"/>
    <w:rsid w:val="00E271BC"/>
    <w:rsid w:val="00E36838"/>
    <w:rsid w:val="00E41A2F"/>
    <w:rsid w:val="00E44657"/>
    <w:rsid w:val="00E50529"/>
    <w:rsid w:val="00E5463A"/>
    <w:rsid w:val="00E547FB"/>
    <w:rsid w:val="00E565FB"/>
    <w:rsid w:val="00E566B9"/>
    <w:rsid w:val="00E800BD"/>
    <w:rsid w:val="00E82863"/>
    <w:rsid w:val="00E84CB6"/>
    <w:rsid w:val="00E937B4"/>
    <w:rsid w:val="00E956D5"/>
    <w:rsid w:val="00EA3FFB"/>
    <w:rsid w:val="00EA44BC"/>
    <w:rsid w:val="00EA61CF"/>
    <w:rsid w:val="00EB18D9"/>
    <w:rsid w:val="00EB3F3D"/>
    <w:rsid w:val="00EB454C"/>
    <w:rsid w:val="00EC065E"/>
    <w:rsid w:val="00EC0795"/>
    <w:rsid w:val="00EC08C2"/>
    <w:rsid w:val="00EC0D6A"/>
    <w:rsid w:val="00EC4EBF"/>
    <w:rsid w:val="00ED05E0"/>
    <w:rsid w:val="00ED0A39"/>
    <w:rsid w:val="00ED1ECA"/>
    <w:rsid w:val="00ED2ECE"/>
    <w:rsid w:val="00EE1837"/>
    <w:rsid w:val="00EE21D8"/>
    <w:rsid w:val="00EE2FF9"/>
    <w:rsid w:val="00EE517F"/>
    <w:rsid w:val="00EE5C0C"/>
    <w:rsid w:val="00EE6EDD"/>
    <w:rsid w:val="00F01109"/>
    <w:rsid w:val="00F01F0B"/>
    <w:rsid w:val="00F052B6"/>
    <w:rsid w:val="00F074D6"/>
    <w:rsid w:val="00F21570"/>
    <w:rsid w:val="00F344FC"/>
    <w:rsid w:val="00F3535E"/>
    <w:rsid w:val="00F425EA"/>
    <w:rsid w:val="00F51155"/>
    <w:rsid w:val="00F549FD"/>
    <w:rsid w:val="00F77661"/>
    <w:rsid w:val="00F805B4"/>
    <w:rsid w:val="00F82AC8"/>
    <w:rsid w:val="00F907AE"/>
    <w:rsid w:val="00F91445"/>
    <w:rsid w:val="00F9451F"/>
    <w:rsid w:val="00FA0715"/>
    <w:rsid w:val="00FA16F6"/>
    <w:rsid w:val="00FA2A93"/>
    <w:rsid w:val="00FB0045"/>
    <w:rsid w:val="00FC1023"/>
    <w:rsid w:val="00FC147D"/>
    <w:rsid w:val="00FC1E2E"/>
    <w:rsid w:val="00FC2620"/>
    <w:rsid w:val="00FC3494"/>
    <w:rsid w:val="00FC41F0"/>
    <w:rsid w:val="00FC5D83"/>
    <w:rsid w:val="00FD014C"/>
    <w:rsid w:val="00FD38BF"/>
    <w:rsid w:val="00FD6FAD"/>
    <w:rsid w:val="00FD77EC"/>
    <w:rsid w:val="00FE0550"/>
    <w:rsid w:val="00FE0FD4"/>
    <w:rsid w:val="00FE2840"/>
    <w:rsid w:val="00FE43DE"/>
    <w:rsid w:val="00FF0471"/>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468DB0-A35E-F649-8271-D8AF5EB3C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TotalTime>
  <Pages>13</Pages>
  <Words>21592</Words>
  <Characters>123077</Characters>
  <Application>Microsoft Macintosh Word</Application>
  <DocSecurity>0</DocSecurity>
  <Lines>1025</Lines>
  <Paragraphs>288</Paragraphs>
  <ScaleCrop>false</ScaleCrop>
  <Company>ut austin</Company>
  <LinksUpToDate>false</LinksUpToDate>
  <CharactersWithSpaces>1443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112</cp:revision>
  <dcterms:created xsi:type="dcterms:W3CDTF">2016-01-06T19:03:00Z</dcterms:created>
  <dcterms:modified xsi:type="dcterms:W3CDTF">2016-05-10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60SosUi6"/&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